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27EB3" w14:textId="77777777" w:rsidR="00C901DC" w:rsidRDefault="00C901DC" w:rsidP="00645A7D">
      <w:pPr>
        <w:pStyle w:val="TeksIsi"/>
        <w:ind w:left="990"/>
        <w:rPr>
          <w:sz w:val="20"/>
        </w:rPr>
      </w:pPr>
    </w:p>
    <w:p w14:paraId="327370C5" w14:textId="77777777" w:rsidR="00C901DC" w:rsidRDefault="00C901DC" w:rsidP="009A4CC3">
      <w:pPr>
        <w:pStyle w:val="TeksIsi"/>
        <w:spacing w:before="1"/>
        <w:ind w:left="990"/>
        <w:jc w:val="center"/>
        <w:rPr>
          <w:sz w:val="19"/>
        </w:rPr>
      </w:pPr>
    </w:p>
    <w:p w14:paraId="4DD5DE20" w14:textId="6F630C36" w:rsidR="009A4CC3" w:rsidRDefault="009A4CC3" w:rsidP="009A4CC3">
      <w:pPr>
        <w:pStyle w:val="TeksIsi"/>
        <w:ind w:right="-10"/>
        <w:jc w:val="center"/>
        <w:rPr>
          <w:b/>
          <w:bCs/>
        </w:rPr>
      </w:pPr>
      <w:r>
        <w:rPr>
          <w:b/>
          <w:bCs/>
        </w:rPr>
        <w:t xml:space="preserve">DESIGN </w:t>
      </w:r>
      <w:r w:rsidR="008F5E50" w:rsidRPr="008F5E50">
        <w:rPr>
          <w:b/>
          <w:bCs/>
        </w:rPr>
        <w:t>AUGMENTED REALITY FOR PROPERTY</w:t>
      </w:r>
    </w:p>
    <w:p w14:paraId="3CCD2442" w14:textId="30D73CEC" w:rsidR="00C901DC" w:rsidRDefault="008F5E50" w:rsidP="009A4CC3">
      <w:pPr>
        <w:pStyle w:val="TeksIsi"/>
        <w:ind w:right="-10"/>
        <w:jc w:val="center"/>
        <w:rPr>
          <w:b/>
          <w:sz w:val="22"/>
        </w:rPr>
      </w:pPr>
      <w:r w:rsidRPr="008F5E50">
        <w:rPr>
          <w:b/>
          <w:bCs/>
        </w:rPr>
        <w:t>IN JIARMAH</w:t>
      </w:r>
      <w:r w:rsidR="009A4CC3">
        <w:rPr>
          <w:b/>
          <w:bCs/>
        </w:rPr>
        <w:t xml:space="preserve"> </w:t>
      </w:r>
      <w:r w:rsidRPr="008F5E50">
        <w:rPr>
          <w:b/>
          <w:bCs/>
        </w:rPr>
        <w:t>GROUP</w:t>
      </w:r>
    </w:p>
    <w:p w14:paraId="6E0F239F" w14:textId="01A0DCA4" w:rsidR="006C460A" w:rsidRPr="006C460A" w:rsidRDefault="008F5E50" w:rsidP="009A4CC3">
      <w:pPr>
        <w:spacing w:line="274" w:lineRule="exact"/>
        <w:ind w:right="-10"/>
        <w:jc w:val="center"/>
        <w:rPr>
          <w:b/>
          <w:sz w:val="24"/>
        </w:rPr>
      </w:pPr>
      <w:r>
        <w:rPr>
          <w:b/>
          <w:spacing w:val="-1"/>
          <w:sz w:val="24"/>
        </w:rPr>
        <w:t>Sintia</w:t>
      </w:r>
      <w:r w:rsidR="002171DC">
        <w:rPr>
          <w:b/>
          <w:sz w:val="24"/>
          <w:vertAlign w:val="superscript"/>
        </w:rPr>
        <w:t>1</w:t>
      </w:r>
      <w:r w:rsidR="002171DC">
        <w:rPr>
          <w:b/>
          <w:sz w:val="24"/>
        </w:rPr>
        <w:t>,</w:t>
      </w:r>
      <w:r w:rsidR="002171DC">
        <w:rPr>
          <w:b/>
          <w:spacing w:val="-1"/>
          <w:sz w:val="24"/>
        </w:rPr>
        <w:t xml:space="preserve"> </w:t>
      </w:r>
      <w:r w:rsidR="0058059E">
        <w:rPr>
          <w:b/>
          <w:spacing w:val="-1"/>
          <w:sz w:val="24"/>
        </w:rPr>
        <w:t>Yonky Pernando</w:t>
      </w:r>
      <w:r w:rsidR="0058059E">
        <w:rPr>
          <w:b/>
          <w:sz w:val="24"/>
          <w:vertAlign w:val="superscript"/>
        </w:rPr>
        <w:t>2</w:t>
      </w:r>
      <w:r w:rsidR="001C428A">
        <w:rPr>
          <w:b/>
          <w:sz w:val="24"/>
          <w:vertAlign w:val="superscript"/>
        </w:rPr>
        <w:t>*</w:t>
      </w:r>
    </w:p>
    <w:p w14:paraId="6D1B7EEA" w14:textId="133D354E" w:rsidR="0058059E" w:rsidRDefault="002171DC" w:rsidP="009A4CC3">
      <w:pPr>
        <w:pStyle w:val="TeksIsi"/>
        <w:ind w:right="-10"/>
        <w:jc w:val="center"/>
      </w:pPr>
      <w:r>
        <w:rPr>
          <w:vertAlign w:val="superscript"/>
        </w:rPr>
        <w:t>1</w:t>
      </w:r>
      <w:r w:rsidR="006C460A">
        <w:rPr>
          <w:vertAlign w:val="superscript"/>
        </w:rPr>
        <w:t>,2</w:t>
      </w:r>
      <w:r w:rsidR="0058059E">
        <w:t>Teknik Informatika</w:t>
      </w:r>
      <w:r>
        <w:t>,</w:t>
      </w:r>
      <w:r w:rsidR="0032574F">
        <w:t xml:space="preserve"> </w:t>
      </w:r>
      <w:r>
        <w:t xml:space="preserve">Universitas </w:t>
      </w:r>
      <w:r w:rsidR="0058059E">
        <w:t>Universitas Universal</w:t>
      </w:r>
    </w:p>
    <w:p w14:paraId="652431C5" w14:textId="6F2F4D95" w:rsidR="00C901DC" w:rsidRDefault="002171DC" w:rsidP="009A4CC3">
      <w:pPr>
        <w:pStyle w:val="TeksIsi"/>
        <w:ind w:right="-10"/>
        <w:jc w:val="center"/>
      </w:pPr>
      <w:r>
        <w:t>email:</w:t>
      </w:r>
      <w:r>
        <w:rPr>
          <w:spacing w:val="-1"/>
        </w:rPr>
        <w:t xml:space="preserve"> </w:t>
      </w:r>
      <w:hyperlink r:id="rId8" w:history="1">
        <w:r w:rsidR="00645A7D" w:rsidRPr="00BC6DA8">
          <w:rPr>
            <w:rStyle w:val="Hyperlink"/>
            <w:vertAlign w:val="superscript"/>
          </w:rPr>
          <w:t>*</w:t>
        </w:r>
        <w:r w:rsidR="00645A7D" w:rsidRPr="00BC6DA8">
          <w:rPr>
            <w:rStyle w:val="Hyperlink"/>
          </w:rPr>
          <w:t>yongkyfernando194@gmail.com</w:t>
        </w:r>
      </w:hyperlink>
    </w:p>
    <w:p w14:paraId="37584E38" w14:textId="77777777" w:rsidR="00645A7D" w:rsidRPr="00645A7D" w:rsidRDefault="00645A7D" w:rsidP="005453C1">
      <w:pPr>
        <w:pStyle w:val="TeksIsi"/>
        <w:ind w:right="-10"/>
        <w:jc w:val="center"/>
      </w:pPr>
    </w:p>
    <w:p w14:paraId="2823DD7A" w14:textId="52B49D6F" w:rsidR="00C47F4D" w:rsidRDefault="002171DC" w:rsidP="005453C1">
      <w:pPr>
        <w:ind w:right="-10"/>
        <w:jc w:val="both"/>
        <w:rPr>
          <w:bCs/>
          <w:color w:val="000000" w:themeColor="text1"/>
        </w:rPr>
      </w:pPr>
      <w:r>
        <w:rPr>
          <w:b/>
        </w:rPr>
        <w:t xml:space="preserve">Abstract: </w:t>
      </w:r>
      <w:r w:rsidR="008F5E50" w:rsidRPr="008F5E50">
        <w:rPr>
          <w:bCs/>
          <w:color w:val="000000" w:themeColor="text1"/>
        </w:rPr>
        <w:t>Augmented reality is a technology that combines the virtual world and the real world in the form of two-dimensional or 3D objects in real time. This study uses the markerless augmented reality method to display the object. This study uses the prototype method where researchers listen to customers, build or revise mockups and customer test drive mockups. This augmented reality application was created using the Blender, Unity, Sketchup Pro and Vuforia SDK applications. Making three-dimensional objects is made using Blender and Sketchup Pro while making applications using Unity and Vuforia SDK. The results of the research on the application that was made were tested using blackbox testing where the test results obtained "as expected" which means the application is functioning and working properly.</w:t>
      </w:r>
    </w:p>
    <w:p w14:paraId="736430B9" w14:textId="77777777" w:rsidR="00C47F4D" w:rsidRDefault="00C47F4D" w:rsidP="005453C1">
      <w:pPr>
        <w:ind w:right="-10"/>
        <w:jc w:val="both"/>
        <w:rPr>
          <w:bCs/>
          <w:color w:val="000000" w:themeColor="text1"/>
        </w:rPr>
      </w:pPr>
    </w:p>
    <w:p w14:paraId="403865B8" w14:textId="0344AA1C" w:rsidR="00C901DC" w:rsidRDefault="002171DC" w:rsidP="005453C1">
      <w:pPr>
        <w:ind w:right="-10"/>
        <w:jc w:val="both"/>
      </w:pPr>
      <w:r>
        <w:rPr>
          <w:b/>
        </w:rPr>
        <w:t>Keywords:</w:t>
      </w:r>
      <w:r>
        <w:rPr>
          <w:b/>
          <w:spacing w:val="-1"/>
        </w:rPr>
        <w:t xml:space="preserve"> </w:t>
      </w:r>
      <w:r w:rsidR="008F5E50" w:rsidRPr="008F5E50">
        <w:rPr>
          <w:i/>
          <w:iCs/>
        </w:rPr>
        <w:t>Augmented reality, Markerless Augmented Reality, 3D</w:t>
      </w:r>
    </w:p>
    <w:p w14:paraId="4EA322A1" w14:textId="77777777" w:rsidR="00C901DC" w:rsidRDefault="00C901DC" w:rsidP="005453C1">
      <w:pPr>
        <w:pStyle w:val="TeksIsi"/>
        <w:ind w:left="990" w:right="-10"/>
      </w:pPr>
    </w:p>
    <w:p w14:paraId="63744BB5" w14:textId="77777777" w:rsidR="00C901DC" w:rsidRDefault="00C901DC" w:rsidP="005453C1">
      <w:pPr>
        <w:pStyle w:val="TeksIsi"/>
        <w:spacing w:before="11"/>
        <w:ind w:left="990" w:right="-10"/>
        <w:rPr>
          <w:sz w:val="19"/>
        </w:rPr>
      </w:pPr>
    </w:p>
    <w:p w14:paraId="7F895B0E" w14:textId="529631D9" w:rsidR="00C901DC" w:rsidRPr="001C523E" w:rsidRDefault="002171DC" w:rsidP="005453C1">
      <w:pPr>
        <w:ind w:right="-10"/>
        <w:jc w:val="both"/>
        <w:rPr>
          <w:color w:val="000000" w:themeColor="text1"/>
        </w:rPr>
      </w:pPr>
      <w:r>
        <w:rPr>
          <w:b/>
        </w:rPr>
        <w:t>Abstrak:</w:t>
      </w:r>
      <w:r>
        <w:rPr>
          <w:b/>
          <w:spacing w:val="1"/>
        </w:rPr>
        <w:t xml:space="preserve"> </w:t>
      </w:r>
      <w:r w:rsidR="008F5E50" w:rsidRPr="008F5E50">
        <w:rPr>
          <w:bCs/>
          <w:spacing w:val="1"/>
        </w:rPr>
        <w:t>Augmented reality adalah teknologi yang mengubah realitas menjadi objek dua dimensi atau tiga dimensi secara real time. Studi ini menggunakan metode augmented reality tanpa penanda untuk mengungkap objek. Penelitian ini menggunakan metode prototipe, di mana peneliti mendengarkan pelanggan, mengembangkan atau mengubah maket, kemudian meminta pelanggan untuk menguji coba maket tersebut. Aplikasi augmented reality ini dibuat menggunakan Blender, Unity, Sketchup Pro, dan Vuforia SDK. Objek tiga dimensi dibuat menggunakan Blender dan Sketchup Pro, sedangkan aplikasinya dibuat menggunakan Unity dan Vuforia SDK. Hasil penelitian pada aplikasi yang diuji menggunakan pengujian blackbox yang mendapatkan hasil "sesuai harapan" yang memiliki arti aplikasi sudah berfungsi dan bekerja dengan baik.</w:t>
      </w:r>
    </w:p>
    <w:p w14:paraId="53773566" w14:textId="77777777" w:rsidR="00C901DC" w:rsidRPr="001C523E" w:rsidRDefault="00C901DC" w:rsidP="005453C1">
      <w:pPr>
        <w:pStyle w:val="TeksIsi"/>
        <w:spacing w:before="2"/>
        <w:ind w:left="990" w:right="-10"/>
        <w:rPr>
          <w:color w:val="000000" w:themeColor="text1"/>
          <w:sz w:val="22"/>
        </w:rPr>
      </w:pPr>
    </w:p>
    <w:p w14:paraId="1F487A13" w14:textId="3B4D26FB" w:rsidR="00C901DC" w:rsidRPr="008F5E50" w:rsidRDefault="002171DC" w:rsidP="005453C1">
      <w:pPr>
        <w:ind w:right="-10"/>
        <w:jc w:val="both"/>
      </w:pPr>
      <w:r>
        <w:rPr>
          <w:b/>
        </w:rPr>
        <w:t>Kata</w:t>
      </w:r>
      <w:r>
        <w:rPr>
          <w:b/>
          <w:spacing w:val="-5"/>
        </w:rPr>
        <w:t xml:space="preserve"> </w:t>
      </w:r>
      <w:r>
        <w:rPr>
          <w:b/>
        </w:rPr>
        <w:t xml:space="preserve">kunci: </w:t>
      </w:r>
      <w:r w:rsidR="008F5E50" w:rsidRPr="008F5E50">
        <w:rPr>
          <w:bCs/>
        </w:rPr>
        <w:t>Augmented reality, Markerless Augmented Reality, 3D</w:t>
      </w:r>
    </w:p>
    <w:p w14:paraId="2F78354B" w14:textId="77777777" w:rsidR="00C901DC" w:rsidRDefault="00C901DC" w:rsidP="00E0736D">
      <w:pPr>
        <w:jc w:val="both"/>
        <w:rPr>
          <w:b/>
        </w:rPr>
      </w:pPr>
    </w:p>
    <w:p w14:paraId="157AF8A4" w14:textId="77777777" w:rsidR="008F5E50" w:rsidRPr="008F5E50" w:rsidRDefault="008F5E50" w:rsidP="008F5E50"/>
    <w:p w14:paraId="5BB804E0" w14:textId="77777777" w:rsidR="00C901DC" w:rsidRDefault="00C901DC" w:rsidP="008F5E50">
      <w:pPr>
        <w:rPr>
          <w:sz w:val="18"/>
        </w:rPr>
        <w:sectPr w:rsidR="00C901DC" w:rsidSect="00645A7D">
          <w:headerReference w:type="default" r:id="rId9"/>
          <w:footerReference w:type="default" r:id="rId10"/>
          <w:pgSz w:w="11910" w:h="16840"/>
          <w:pgMar w:top="1720" w:right="520" w:bottom="1260" w:left="960" w:header="722" w:footer="1067" w:gutter="0"/>
          <w:cols w:space="720"/>
        </w:sectPr>
      </w:pPr>
    </w:p>
    <w:p w14:paraId="3D9FF851" w14:textId="2B6CEC6A" w:rsidR="00C901DC" w:rsidRDefault="00966CB2" w:rsidP="00645A7D">
      <w:pPr>
        <w:pStyle w:val="Judul1"/>
        <w:spacing w:before="95"/>
        <w:ind w:left="0"/>
      </w:pPr>
      <w:r>
        <w:t>PENDAHULUAN</w:t>
      </w:r>
    </w:p>
    <w:p w14:paraId="3D060754" w14:textId="77777777" w:rsidR="00C901DC" w:rsidRDefault="00C901DC" w:rsidP="00645A7D">
      <w:pPr>
        <w:pStyle w:val="TeksIsi"/>
        <w:spacing w:before="7"/>
        <w:ind w:left="990"/>
        <w:rPr>
          <w:b/>
          <w:sz w:val="23"/>
        </w:rPr>
      </w:pPr>
    </w:p>
    <w:p w14:paraId="47FCCD97" w14:textId="105D6EF3" w:rsidR="00643F64" w:rsidRDefault="00413F68" w:rsidP="00D51DC1">
      <w:pPr>
        <w:pStyle w:val="TeksIsi"/>
        <w:ind w:firstLine="720"/>
        <w:jc w:val="both"/>
      </w:pPr>
      <w:r>
        <w:t>Salah satu teknologi yang sedang berkembnag dan akan terus berkembang adalah augmented reality. Augmented Reality adalah sebuah metode yang menggabungkan dunia nyata dan dunia virtual dengan meningkatkan ukuran sebuah objek dalam dua dan tiga dimensi selama satu periode waktu</w:t>
      </w:r>
      <w:r w:rsidR="006C486C">
        <w:fldChar w:fldCharType="begin" w:fldLock="1"/>
      </w:r>
      <w:r w:rsidR="006C486C">
        <w:instrText>ADDIN CSL_CITATION {"citationItems":[{"id":"ITEM-1","itemData":{"abstract":"Teknologi komputer dan multimedia berkembang sangat cepat, salah satunya teknologi Augmented Reality yang menggabungkan antara dunia nyata dengan dunia visual. Meskipun perkembangannya mulai menjamah ke berbagai aspek bidang namun perkembangan dibidang promosi jasa atau barang masih belum maksimal. Penelitian ini merupakan upaya untuk menerapkan teknologi Augmented Reality sebagai media promosi. Metode yang digunakan dalam penelitian ini adalah modifikasi dari Multimedia Development Life Cycle (MDLC) yang meliputi Concept, Design, Material Collecting, Assembly, Testing, dan Distribution. Hasil dari penelitian ini berupa media pengenalan promosi Universitas Nurtanio Bandung khususnya Fakultas Ilmu Komputer dan Informatika, yang dibangun dengan processing dari pustaka Unity 3D. Sistem dapat berjalan dengan baik pada sistem operasi Windows XP, Windows 7 32bit dan Windows 7 64bit yang telah terinstal Java sebelumnya. Media promosi ini diharapkan dapat meningkatkan minat calon mahasiswa dan menjadi sesuatu yang baru dalam bidang promosi dan diharapkan aplikasi dibidang promosi berbasis Augmented Reality ini lebih dikembangkan lagi.","author":[{"dropping-particle":"","family":"Rachmanto","given":"Ariawan Djoko","non-dropping-particle":"","parse-names":false,"suffix":""},{"dropping-particle":"","family":"Noval","given":"M Sidiq","non-dropping-particle":"","parse-names":false,"suffix":""}],"container-title":"FIKI |Jurnal Teknologi Informasi dan Komunikasi","id":"ITEM-1","issue":"1","issued":{"date-parts":[["2018"]]},"page":"29-37","title":"Implementasi Augmented Reality Sebagai Media Pengenalan Promosi Universitas Nurtanio Bandung Menggunakan Unity 3D","type":"article-journal","volume":"9"},"uris":["http://www.mendeley.com/documents/?uuid=e0345968-08b1-4f35-8096-d823338d66f9"]}],"mendeley":{"formattedCitation":"[1]","plainTextFormattedCitation":"[1]","previouslyFormattedCitation":"[1]"},"properties":{"noteIndex":0},"schema":"https://github.com/citation-style-language/schema/raw/master/csl-citation.json"}</w:instrText>
      </w:r>
      <w:r w:rsidR="006C486C">
        <w:fldChar w:fldCharType="separate"/>
      </w:r>
      <w:r w:rsidR="006C486C" w:rsidRPr="006C486C">
        <w:rPr>
          <w:noProof/>
        </w:rPr>
        <w:t>[1]</w:t>
      </w:r>
      <w:r w:rsidR="006C486C">
        <w:fldChar w:fldCharType="end"/>
      </w:r>
      <w:r w:rsidR="006C486C" w:rsidRPr="006C486C">
        <w:t>.</w:t>
      </w:r>
      <w:r w:rsidR="006C486C">
        <w:t xml:space="preserve"> </w:t>
      </w:r>
      <w:r>
        <w:t>Teknologi ini sekarang digunakan diberbagai bidang, termasuk pendidikan,bisnis,pemerintah, dan perawatan kesehatan</w:t>
      </w:r>
      <w:r w:rsidR="00643F64">
        <w:fldChar w:fldCharType="begin" w:fldLock="1"/>
      </w:r>
      <w:r w:rsidR="00643F64">
        <w:instrText>ADDIN CSL_CITATION {"citationItems":[{"id":"ITEM-1","itemData":{"DOI":"10.33330/jutsi.v2i1.1555","abstract":"Abstract: Because it is vital to describe the socialization of occupational safety and health that is carried out, occupational health and safety is very important in a company to prevent work accidents. However, every firm has conditions that are not harmonious, so socialization is seldom carried out. carried out, and inefficient procedures were used. As a result, the first step in this investigation is to create a motion graphic animation as an introduction medium. Because information is more practical to express through audio and images, motion graphic animation has its own individuality. It is designed utilizing a combination of graphics and pen strokes that produce intriguing things to convey. As a result, the author creates motion graphic animations to make the introduction more fascinating and repeatable. Keywords: k3; animation; motion graphic, 2d.  Abstrak: Pada suatu perusahaan kesehatan dan keselamatan kerja sangat krusial buat mencegah terjadinya kecelakaan kerja, -karena itu penting supaya sosialisasi kesehatan dan keselamatan kerja yang dilakukan, tapi setiap perusahaan mempunyai kondisi yg tidak selaras membuat jarangnya sosialisasi sporadis dilakukan dan menggunakan cara yg tidak efektif. Maka asal itu penelitian ini merancang animasi motion graphic menjadi media buat pengenalan. Animasi motion graphic memiliki keunikan sendiri karena didesain menggunakan menggabungkan illustrasi dan goresan pena yang menghasilkan suatu isu yg menarik buat disampaikan karena suatu informasi lebih praktis buat diserap melalui audio serta visual. sang sebab itu penulis membuat animasi motion graphic supaya pengenalan dapat dilakukan dengan rutin serta lebih menarik berasal sebelumnya. Animasi motion graphic yg dibuat berupa video animasi dalam bentuk 2D yg bertujuan supaya pengenalan. Animasi motion graphic ini didesain menggunakan menggunakan aplikasi Adobe After Effect serta menambahkan sound effect dan backsound denganmenggunakan software Adobe Premier. Kata kunci: k3; animasi; motion graphic; 2d.","author":[{"dropping-particle":"","family":"Hong","given":"Keven Leonando","non-dropping-particle":"","parse-names":false,"suffix":""},{"dropping-particle":"","family":"Pernando","given":"Yonky","non-dropping-particle":"","parse-names":false,"suffix":""},{"dropping-particle":"","family":"Anton","given":"Oey","non-dropping-particle":"","parse-names":false,"suffix":""}],"container-title":"JUTSI (Jurnal Teknologi dan Sistem Informasi)","id":"ITEM-1","issue":"1","issued":{"date-parts":[["2022"]]},"page":"63-70","title":"Design Animation Motion Graphic Sosialisasi K3 (Kesehatan Dan Keselamatan Kerja)","type":"article-journal","volume":"2"},"uris":["http://www.mendeley.com/documents/?uuid=9470017f-28ba-4193-8ee3-600e58067094"]}],"mendeley":{"formattedCitation":"[2]","plainTextFormattedCitation":"[2]","previouslyFormattedCitation":"[2]"},"properties":{"noteIndex":0},"schema":"https://github.com/citation-style-language/schema/raw/master/csl-citation.json"}</w:instrText>
      </w:r>
      <w:r w:rsidR="00643F64">
        <w:fldChar w:fldCharType="separate"/>
      </w:r>
      <w:r w:rsidR="00643F64" w:rsidRPr="00643F64">
        <w:rPr>
          <w:noProof/>
        </w:rPr>
        <w:t>[2]</w:t>
      </w:r>
      <w:r w:rsidR="00643F64">
        <w:fldChar w:fldCharType="end"/>
      </w:r>
      <w:r w:rsidR="00643F64">
        <w:t>.</w:t>
      </w:r>
      <w:r>
        <w:t xml:space="preserve"> </w:t>
      </w:r>
      <w:r w:rsidR="006C486C" w:rsidRPr="006C486C">
        <w:t xml:space="preserve"> Augmented reality </w:t>
      </w:r>
      <w:r w:rsidR="00643F64">
        <w:t>digunakan dalam pendidikan untuk membantu siswa memahami materi pelajaran</w:t>
      </w:r>
      <w:r w:rsidR="00643F64">
        <w:fldChar w:fldCharType="begin" w:fldLock="1"/>
      </w:r>
      <w:r w:rsidR="00643F64">
        <w:instrText>ADDIN CSL_CITATION {"citationItems":[{"id":"ITEM-1","itemData":{"author":[{"dropping-particle":"","family":"Rustiyanti","given":"Sri","non-dropping-particle":"","parse-names":false,"suffix":""},{"dropping-particle":"","family":"Listiani","given":"Wanda","non-dropping-particle":"","parse-names":false,"suffix":""},{"dropping-particle":"","family":"Sari","given":"Fani Dila","non-dropping-particle":"","parse-names":false,"suffix":""},{"dropping-particle":"","family":"Bagus","given":"Ida","non-dropping-particle":"","parse-names":false,"suffix":""},{"dropping-particle":"","family":"Surya","given":"Gede","non-dropping-particle":"","parse-names":false,"suffix":""},{"dropping-particle":"","family":"Budaya","given":"Prodi Antropologi","non-dropping-particle":"","parse-names":false,"suffix":""}],"id":"ITEM-1","issued":{"date-parts":[["2019"]]},"title":"Seni Digital Wisata Teknologi Ar Pasua Pa Berbasis","type":"article-journal"},"uris":["http://www.mendeley.com/documents/?uuid=5347b6a2-ebd5-4601-aebf-7d5bd76dbf54"]}],"mendeley":{"formattedCitation":"[3]","plainTextFormattedCitation":"[3]","previouslyFormattedCitation":"[3]"},"properties":{"noteIndex":0},"schema":"https://github.com/citation-style-language/schema/raw/master/csl-citation.json"}</w:instrText>
      </w:r>
      <w:r w:rsidR="00643F64">
        <w:fldChar w:fldCharType="separate"/>
      </w:r>
      <w:r w:rsidR="00643F64" w:rsidRPr="00643F64">
        <w:rPr>
          <w:noProof/>
        </w:rPr>
        <w:t>[3]</w:t>
      </w:r>
      <w:r w:rsidR="00643F64">
        <w:fldChar w:fldCharType="end"/>
      </w:r>
      <w:r w:rsidR="006C486C" w:rsidRPr="006C486C">
        <w:t xml:space="preserve">. </w:t>
      </w:r>
      <w:r w:rsidR="00643F64">
        <w:t>Dalam dunia keuangan augmented reality digunakan spesial efek untuk mendongkrak harga sebuah saham</w:t>
      </w:r>
      <w:r w:rsidR="00643F64">
        <w:fldChar w:fldCharType="begin" w:fldLock="1"/>
      </w:r>
      <w:r w:rsidR="00643F64">
        <w:instrText>ADDIN CSL_CITATION {"citationItems":[{"id":"ITEM-1","itemData":{"ISSN":"2460-7908","abstract":"Traditionally, brochures are widely used in the delivery of information about a product. Along with technological developments, this brochure can be developed into an interactive digital brochure by implementing markerless augmented reality methods so that application content can interact with the environment. The test results using the rating scale obtained assessment aspects of the display included in the category of very good (130.75), aspects of the content included in the good category (129.75) and in total classified as very good (130.25). This shows that the digital brochure application developed is quite good and can be useful both for Automotive product marketers and for consumers.","author":[{"dropping-particle":"","family":"Aries Suharso, Jajam Haerul Jaman","given":"Alex Mulyana","non-dropping-particle":"","parse-names":false,"suffix":""}],"container-title":"Journal of Integrated Technology)","id":"ITEM-1","issue":"1","issued":{"date-parts":[["2020"]]},"page":"25-30","title":"Brosur Digital Untuk Fitur Eksterior Produk Otomotif Berbasis","type":"article-journal","volume":"6"},"uris":["http://www.mendeley.com/documents/?uuid=9400dace-2b26-4dc8-938c-b0ba700ff02c"]}],"mendeley":{"formattedCitation":"[4]","plainTextFormattedCitation":"[4]","previouslyFormattedCitation":"[4]"},"properties":{"noteIndex":0},"schema":"https://github.com/citation-style-language/schema/raw/master/csl-citation.json"}</w:instrText>
      </w:r>
      <w:r w:rsidR="00643F64">
        <w:fldChar w:fldCharType="separate"/>
      </w:r>
      <w:r w:rsidR="00643F64" w:rsidRPr="00643F64">
        <w:rPr>
          <w:noProof/>
        </w:rPr>
        <w:t>[4]</w:t>
      </w:r>
      <w:r w:rsidR="00643F64">
        <w:fldChar w:fldCharType="end"/>
      </w:r>
      <w:r w:rsidR="00643F64">
        <w:t>.</w:t>
      </w:r>
      <w:r w:rsidR="006C486C" w:rsidRPr="006C486C">
        <w:t xml:space="preserve"> </w:t>
      </w:r>
      <w:r w:rsidR="00643F64">
        <w:t>Untuk dunia bisnis, augmented reality juga dibutuhkan sebagao media promosi atau sebagai simulator pelatihan</w:t>
      </w:r>
      <w:r w:rsidR="006C486C" w:rsidRPr="006C486C">
        <w:t xml:space="preserve"> </w:t>
      </w:r>
      <w:r w:rsidR="00643F64">
        <w:t xml:space="preserve">dalam bentuk sebuah permainan </w:t>
      </w:r>
      <w:r w:rsidR="00643F64">
        <w:fldChar w:fldCharType="begin" w:fldLock="1"/>
      </w:r>
      <w:r w:rsidR="002718AC">
        <w:instrText>ADDIN CSL_CITATION {"citationItems":[{"id":"ITEM-1","itemData":{"abstract":"Augmented Reality (AR), is a technology with the concept of combining the dimensions of the real world with virtual worlds are displayed in real time. This is done by displaying 3D objects on a marker that has been specified, is a special pattern that is unique and can be recognized by the application. Smartphone allows the development of Augmented Reality applications with cheap and accessible by many users. Augmented Reality can be utilized in various fields one of which is the learning media to look directly at the animal, so it can be used as a learning media with new interactive and is expected to spur interest among lots to learn by utilizing smartphone combined with Augmented Reality, in addition to developing technology continues today with many new features in them, then learning methods must evolve along with the advance of technological development today. In the research that has been done that the result of the application of Augmented Reality (AR) has succeeded in implemented on smartphones based on Android and iOS by applying object 3D animals (horses) that is displayed when a smartphone with Android operating system or iOS triggering a card containing the image pattern horse","author":[{"dropping-particle":"","family":"Bagus","given":"Ida","non-dropping-particle":"","parse-names":false,"suffix":""},{"dropping-particle":"","family":"Mahendra","given":"Made","non-dropping-particle":"","parse-names":false,"suffix":""}],"container-title":"Jurnal Ilmiah ILMU KOMPUTER Universitas Udayana","id":"ITEM-1","issue":"1","issued":{"date-parts":[["2016"]]},"page":"1-5","title":"Implementasi Augmented Reality ( Ar ) Menggunakan Unity 3D Dan Vuporia Sdk","type":"article-journal","volume":"9"},"uris":["http://www.mendeley.com/documents/?uuid=3ed57a48-1c7f-4a40-9ce6-32ccd509848d"]}],"mendeley":{"formattedCitation":"[5]","plainTextFormattedCitation":"[5]","previouslyFormattedCitation":"[5]"},"properties":{"noteIndex":0},"schema":"https://github.com/citation-style-language/schema/raw/master/csl-citation.json"}</w:instrText>
      </w:r>
      <w:r w:rsidR="00643F64">
        <w:fldChar w:fldCharType="separate"/>
      </w:r>
      <w:r w:rsidR="00643F64" w:rsidRPr="00643F64">
        <w:rPr>
          <w:noProof/>
        </w:rPr>
        <w:t>[5]</w:t>
      </w:r>
      <w:r w:rsidR="00643F64">
        <w:fldChar w:fldCharType="end"/>
      </w:r>
      <w:r w:rsidR="00643F64">
        <w:t>. Sedangkan untuk dunia pendidikan augmented reality ini juga digunakan oleh mahasiswa dan dosen dalam melakukan sebuah penelitian</w:t>
      </w:r>
      <w:r w:rsidR="006C486C">
        <w:fldChar w:fldCharType="begin" w:fldLock="1"/>
      </w:r>
      <w:r w:rsidR="002718AC">
        <w:instrText>ADDIN CSL_CITATION {"citationItems":[{"id":"ITEM-1","itemData":{"DOI":"10.32409/jikstik.18.4.2676","ISSN":"14129434","abstract":"Teknologi yang makin berkembang dan maju dalam segala bidang salah satunya adalah pada bidang Marketing atau Penjualan. Pada penelitian ini akan dibahas tentang pembuatan suatu konsep rumah hunian yang biasanya hanya menggunakan brosur dengan gambar 2 dimensi atau 3 dimensi namun tidak diaplikasikan secara virtual yang memungkinkan konsumen dapat melihat lebih jelas bentuk rumah yang dilihatnya tanpa harus datang langsung ke lokasi rumah tersebut. Tujuan penelitian ini untuk menampilkan objek tiga dimensi rumah dengan detail yang meliputi, bangunan rumah dan denah rumah. Dengan augmented reality ini, user dapat melihat-lihat tipe rumah hunian dengan cara menggunakan kamera pada telepon genggam berbasis android yang difungsikan sebagai alat untuk input yang akan menangkap marker, setelah marker sudah terdekteksi objek 3D yang telah dibuat akan muncul pada layar telepon gengam. Pembuatan objek 3D menggunakan aplikasi Blender 2.77a dengan beberapa teknik modeling, yaitu : extrude, grab, scale dan rotate sehingga dapat dibuat sesusai dengan bentuk rumah. Sementara untuk pembuatan aplikasi menggunakan aplikasi Unity. Pengunaan aplikasi Unity bisa mengontrol suatu objek yang telah dibuat agar bisa menampilkan respon dari suatu kondisi. Aplikasi unity juga dapat merespon kejadian tertentu, dan akan menghasilkan suatu desain aplikasi yang atraktif dan interaktif. Pada saat menampilkan suatu objek rumah hunian harus lebih teliti lagi dalam membentuk suatu objek agar bentuknya menjadi lebih presisi dan detail.","author":[{"dropping-particle":"","family":"Saefudin","given":"Mohamad","non-dropping-particle":"","parse-names":false,"suffix":""},{"dropping-particle":"","family":"Julisawati","given":"Agustina","non-dropping-particle":"","parse-names":false,"suffix":""}],"container-title":"Jurnal Ilmiah Komputasi","id":"ITEM-1","issue":"4","issued":{"date-parts":[["2019"]]},"title":"Sistem Pemasaran Properti Menggunakan Teknologi Augmented Reality di Perumahan Pamulang Lestari Residence","type":"article-journal","volume":"18"},"uris":["http://www.mendeley.com/documents/?uuid=3595340d-ae86-4fd4-8132-21f9129bdb1b"]}],"mendeley":{"formattedCitation":"[6]","plainTextFormattedCitation":"[6]","previouslyFormattedCitation":"[6]"},"properties":{"noteIndex":0},"schema":"https://github.com/citation-style-language/schema/raw/master/csl-citation.json"}</w:instrText>
      </w:r>
      <w:r w:rsidR="006C486C">
        <w:fldChar w:fldCharType="separate"/>
      </w:r>
      <w:r w:rsidR="00643F64" w:rsidRPr="00643F64">
        <w:rPr>
          <w:noProof/>
        </w:rPr>
        <w:t>[6]</w:t>
      </w:r>
      <w:r w:rsidR="006C486C">
        <w:fldChar w:fldCharType="end"/>
      </w:r>
      <w:r w:rsidR="006C486C" w:rsidRPr="006C486C">
        <w:t>.</w:t>
      </w:r>
      <w:r w:rsidR="006C486C">
        <w:t xml:space="preserve"> </w:t>
      </w:r>
    </w:p>
    <w:p w14:paraId="56839AB1" w14:textId="0A8A6D58" w:rsidR="00643F64" w:rsidRDefault="00643F64" w:rsidP="00D51DC1">
      <w:pPr>
        <w:pStyle w:val="TeksIsi"/>
        <w:ind w:firstLine="720"/>
        <w:jc w:val="both"/>
      </w:pPr>
      <w:r>
        <w:t>Jiarmah Grup adalah sebuah perusahan property dikota batam dalam melakukan sebuah promosi, Jiarmah Grup masih menggunakan sebuah brosur, flyer, billboard dan poster dalam mempromosikan sebuah produk propertinya.</w:t>
      </w:r>
    </w:p>
    <w:p w14:paraId="5EEA7B1A" w14:textId="6FF4E3CE" w:rsidR="00D51DC1" w:rsidRDefault="00643F64" w:rsidP="00D51DC1">
      <w:pPr>
        <w:pStyle w:val="TeksIsi"/>
        <w:ind w:firstLine="720"/>
        <w:jc w:val="both"/>
      </w:pPr>
      <w:r>
        <w:t xml:space="preserve">Untuk brosur atau katalog dalam bentuk 2D membuat masyarakat bingung dan kurang tertarik untuk mengetahui dan melihat </w:t>
      </w:r>
      <w:r w:rsidR="006C486C">
        <w:t xml:space="preserve"> </w:t>
      </w:r>
      <w:r w:rsidR="006C486C">
        <w:fldChar w:fldCharType="begin" w:fldLock="1"/>
      </w:r>
      <w:r w:rsidR="002718AC">
        <w:instrText>ADDIN CSL_CITATION {"citationItems":[{"id":"ITEM-1","itemData":{"DOI":"10.35793/jti.14.1.2019.23984","ISSN":"2685-6131","abstract":"… negara. Gereja Sentrum Manado yang berada di tengah kota membuat Gereja ini menjadi pusat peribadatan yang ada di kota Manado … Gereja Sentrum Manado yang berada di tengah kota membuat Gereja ini menjadi pusat peribadatan yang ada di kota Manado …","author":[{"dropping-particle":"","family":"Tielung","given":"Yohanes Fernando","non-dropping-particle":"","parse-names":false,"suffix":""},{"dropping-particle":"","family":"Tulenan","given":"Virginia","non-dropping-particle":"","parse-names":false,"suffix":""},{"dropping-particle":"","family":"Rindengan","given":"Yaulie D Y","non-dropping-particle":"","parse-names":false,"suffix":""},{"dropping-particle":"","family":"Elektro","given":"Teknik","non-dropping-particle":"","parse-names":false,"suffix":""},{"dropping-particle":"","family":"Sam","given":"Universitas","non-dropping-particle":"","parse-names":false,"suffix":""},{"dropping-particle":"","family":"Manado","given":"Ratulangi","non-dropping-particle":"","parse-names":false,"suffix":""},{"dropping-particle":"","family":"Manado","given":"Jl Kampus Bahu-unsrat","non-dropping-particle":"","parse-names":false,"suffix":""}],"container-title":"Jurnal Teknik Informatika","id":"ITEM-1","issue":"1","issued":{"date-parts":[["2019"]]},"page":"121-128","title":"Penerapan User Defined Target Pada Augmented Reality Sebagai Media Pengenalan Gereja GMIM Sentrum Manado","type":"article-journal","volume":"14"},"uris":["http://www.mendeley.com/documents/?uuid=ccc1527f-7f13-4dd4-b5d3-1cece7980093"]}],"mendeley":{"formattedCitation":"[7]","plainTextFormattedCitation":"[7]","previouslyFormattedCitation":"[7]"},"properties":{"noteIndex":0},"schema":"https://github.com/citation-style-language/schema/raw/master/csl-citation.json"}</w:instrText>
      </w:r>
      <w:r w:rsidR="006C486C">
        <w:fldChar w:fldCharType="separate"/>
      </w:r>
      <w:r w:rsidRPr="00643F64">
        <w:rPr>
          <w:noProof/>
        </w:rPr>
        <w:t>[7]</w:t>
      </w:r>
      <w:r w:rsidR="006C486C">
        <w:fldChar w:fldCharType="end"/>
      </w:r>
      <w:r w:rsidR="006C486C" w:rsidRPr="006C486C">
        <w:t>.</w:t>
      </w:r>
    </w:p>
    <w:p w14:paraId="7572F6E9" w14:textId="77777777" w:rsidR="002718AC" w:rsidRDefault="002718AC" w:rsidP="00D51DC1">
      <w:pPr>
        <w:pStyle w:val="TeksIsi"/>
        <w:ind w:firstLine="720"/>
        <w:jc w:val="both"/>
        <w:rPr>
          <w:color w:val="000000" w:themeColor="text1"/>
        </w:rPr>
      </w:pPr>
      <w:r>
        <w:rPr>
          <w:color w:val="000000" w:themeColor="text1"/>
        </w:rPr>
        <w:t>Banyak konsumen yang memperoleh brosur properti hanya membaca saja atau tidak membaca sama sekali karena tidak paham dengan penjelasan dibrosur karena tidak mendetail tentang produk yang mau dijual</w:t>
      </w:r>
      <w:r>
        <w:rPr>
          <w:color w:val="000000" w:themeColor="text1"/>
        </w:rPr>
        <w:fldChar w:fldCharType="begin" w:fldLock="1"/>
      </w:r>
      <w:r>
        <w:rPr>
          <w:color w:val="000000" w:themeColor="text1"/>
        </w:rPr>
        <w:instrText>ADDIN CSL_CITATION {"citationItems":[{"id":"ITEM-1","itemData":{"DOI":"10.35585/inspir.v8i2.2473","ISSN":"20886705","abstract":"Bisnis property di Indonesia yang semakin meningkat dari tahun ke tahun. Dengan banyaknya pesaing di bisnis ini tentunya para pengusaha properti berusaha untuk menarik konsumen. Media promosi yang digunakan pengusaha masih menggunakan cara biasa yaitu promosi melalui brosur dan website media tersebut masih dirasa kurang efektif karena mempuyai view yang terbatas sehingga calon konsumen kesulitan membayangkan model rumah yang akan dibeli. Dengan munculnya teknologi augmented reality, maka pengusaha di bisnis peoperty mengadopsi teknologi ini dalam pemasaran produk property. Augmented Reality adalah teknologi yang menggabungkan dunia virtual dalam dunia nyata secara langsung. Teknologi ini mampu menampilkan objek 3D secara nyata, sehingga konsumen dapat melihat model property lebih nyata dan menarik. Metode yang digunakan pada penelitian ini adalah agile SDLC. Hasil penelitian ini adalah menghasilkan suatu aplikasi yang berjalan pada platform android sebagai salah satu penunjang dalam promosi pemasaran produk property.","author":[{"dropping-particle":"","family":"Rizal","given":"Muhammad","non-dropping-particle":"","parse-names":false,"suffix":""},{"dropping-particle":"","family":"Rusmin","given":"Muhammad","non-dropping-particle":"","parse-names":false,"suffix":""}],"container-title":"Inspiration : Jurnal Teknologi Informasi dan Komunikasi","id":"ITEM-1","issue":"2","issued":{"date-parts":[["2018"]]},"page":"129-134","title":"Pengembangan Aplikasi E-Catalog Augmented Reality Sebagai Media Pemasaran Property","type":"article-journal","volume":"8"},"uris":["http://www.mendeley.com/documents/?uuid=e85e5fb6-d2ea-4553-82f7-85514f65fa14"]}],"mendeley":{"formattedCitation":"[8]","plainTextFormattedCitation":"[8]","previouslyFormattedCitation":"[8]"},"properties":{"noteIndex":0},"schema":"https://github.com/citation-style-language/schema/raw/master/csl-citation.json"}</w:instrText>
      </w:r>
      <w:r>
        <w:rPr>
          <w:color w:val="000000" w:themeColor="text1"/>
        </w:rPr>
        <w:fldChar w:fldCharType="separate"/>
      </w:r>
      <w:r w:rsidRPr="002718AC">
        <w:rPr>
          <w:noProof/>
          <w:color w:val="000000" w:themeColor="text1"/>
        </w:rPr>
        <w:t>[8]</w:t>
      </w:r>
      <w:r>
        <w:rPr>
          <w:color w:val="000000" w:themeColor="text1"/>
        </w:rPr>
        <w:fldChar w:fldCharType="end"/>
      </w:r>
      <w:r>
        <w:rPr>
          <w:color w:val="000000" w:themeColor="text1"/>
        </w:rPr>
        <w:t>.</w:t>
      </w:r>
      <w:r w:rsidR="006C486C" w:rsidRPr="006C486C">
        <w:rPr>
          <w:color w:val="000000" w:themeColor="text1"/>
        </w:rPr>
        <w:t xml:space="preserve"> </w:t>
      </w:r>
      <w:r>
        <w:rPr>
          <w:color w:val="000000" w:themeColor="text1"/>
        </w:rPr>
        <w:t>Namun demikian untuk peluang bisnis bagi industri real estate sangan efektif untuk memepromosikan penjualan dengan menggunakan objek 3D</w:t>
      </w:r>
      <w:r>
        <w:rPr>
          <w:color w:val="000000" w:themeColor="text1"/>
        </w:rPr>
        <w:fldChar w:fldCharType="begin" w:fldLock="1"/>
      </w:r>
      <w:r>
        <w:rPr>
          <w:color w:val="000000" w:themeColor="text1"/>
        </w:rPr>
        <w:instrText>ADDIN CSL_CITATION {"citationItems":[{"id":"ITEM-1","itemData":{"author":[{"dropping-particle":"","family":"Zakir","given":"Ahmad","non-dropping-particle":"","parse-names":false,"suffix":""},{"dropping-particle":"","family":"Irwan","given":"Dedy","non-dropping-particle":"","parse-names":false,"suffix":""},{"dropping-particle":"","family":"Harliana","given":"Putri","non-dropping-particle":"","parse-names":false,"suffix":""}],"container-title":"Konferensi Nasional Teknologi Informasi dan Komputer (KOMIK)","id":"ITEM-1","issued":{"date-parts":[["2017"]]},"page":"69-77","title":"Penerapan Augmented Reality dalam Media Periklanan Katalog Interaktif untuk Bisnis Property","type":"article-journal","volume":"I"},"uris":["http://www.mendeley.com/documents/?uuid=ee946cca-0912-40f6-abdd-12828fb881c5"]}],"mendeley":{"formattedCitation":"[9]","plainTextFormattedCitation":"[9]"},"properties":{"noteIndex":0},"schema":"https://github.com/citation-style-language/schema/raw/master/csl-citation.json"}</w:instrText>
      </w:r>
      <w:r>
        <w:rPr>
          <w:color w:val="000000" w:themeColor="text1"/>
        </w:rPr>
        <w:fldChar w:fldCharType="separate"/>
      </w:r>
      <w:r w:rsidRPr="002718AC">
        <w:rPr>
          <w:noProof/>
          <w:color w:val="000000" w:themeColor="text1"/>
        </w:rPr>
        <w:t>[9]</w:t>
      </w:r>
      <w:r>
        <w:rPr>
          <w:color w:val="000000" w:themeColor="text1"/>
        </w:rPr>
        <w:fldChar w:fldCharType="end"/>
      </w:r>
      <w:r>
        <w:rPr>
          <w:color w:val="000000" w:themeColor="text1"/>
        </w:rPr>
        <w:t>.</w:t>
      </w:r>
      <w:r w:rsidR="006C486C" w:rsidRPr="006C486C">
        <w:rPr>
          <w:color w:val="000000" w:themeColor="text1"/>
        </w:rPr>
        <w:t xml:space="preserve"> </w:t>
      </w:r>
      <w:r>
        <w:rPr>
          <w:color w:val="000000" w:themeColor="text1"/>
        </w:rPr>
        <w:t>Salah satunya teknologi yang digunakan adalah augmented reality</w:t>
      </w:r>
      <w:r w:rsidR="006C486C">
        <w:rPr>
          <w:color w:val="000000" w:themeColor="text1"/>
        </w:rPr>
        <w:fldChar w:fldCharType="begin" w:fldLock="1"/>
      </w:r>
      <w:r>
        <w:rPr>
          <w:color w:val="000000" w:themeColor="text1"/>
        </w:rPr>
        <w:instrText>ADDIN CSL_CITATION {"citationItems":[{"id":"ITEM-1","itemData":{"author":[{"dropping-particle":"","family":"Zakir","given":"Ahmad","non-dropping-particle":"","parse-names":false,"suffix":""},{"dropping-particle":"","family":"Irwan","given":"Dedy","non-dropping-particle":"","parse-names":false,"suffix":""},{"dropping-particle":"","family":"Harliana","given":"Putri","non-dropping-particle":"","parse-names":false,"suffix":""}],"container-title":"Konferensi Nasional Teknologi Informasi dan Komputer (KOMIK)","id":"ITEM-1","issued":{"date-parts":[["2017"]]},"page":"69-77","title":"Penerapan Augmented Reality dalam Media Periklanan Katalog Interaktif untuk Bisnis Property","type":"article-journal","volume":"I"},"uris":["http://www.mendeley.com/documents/?uuid=ee946cca-0912-40f6-abdd-12828fb881c5"]}],"mendeley":{"formattedCitation":"[9]","plainTextFormattedCitation":"[9]","previouslyFormattedCitation":"[9]"},"properties":{"noteIndex":0},"schema":"https://github.com/citation-style-language/schema/raw/master/csl-citation.json"}</w:instrText>
      </w:r>
      <w:r w:rsidR="006C486C">
        <w:rPr>
          <w:color w:val="000000" w:themeColor="text1"/>
        </w:rPr>
        <w:fldChar w:fldCharType="separate"/>
      </w:r>
      <w:r w:rsidRPr="002718AC">
        <w:rPr>
          <w:noProof/>
          <w:color w:val="000000" w:themeColor="text1"/>
        </w:rPr>
        <w:t>[9]</w:t>
      </w:r>
      <w:r w:rsidR="006C486C">
        <w:rPr>
          <w:color w:val="000000" w:themeColor="text1"/>
        </w:rPr>
        <w:fldChar w:fldCharType="end"/>
      </w:r>
      <w:r w:rsidR="006C486C" w:rsidRPr="006C486C">
        <w:rPr>
          <w:color w:val="000000" w:themeColor="text1"/>
        </w:rPr>
        <w:t>.</w:t>
      </w:r>
      <w:r w:rsidR="00475E72">
        <w:rPr>
          <w:color w:val="000000" w:themeColor="text1"/>
        </w:rPr>
        <w:t xml:space="preserve"> </w:t>
      </w:r>
    </w:p>
    <w:p w14:paraId="2E5CDA08" w14:textId="416FF3BE" w:rsidR="006C486C" w:rsidRPr="00D51DC1" w:rsidRDefault="002718AC" w:rsidP="00D51DC1">
      <w:pPr>
        <w:pStyle w:val="TeksIsi"/>
        <w:ind w:firstLine="720"/>
        <w:jc w:val="both"/>
        <w:rPr>
          <w:color w:val="000000" w:themeColor="text1"/>
        </w:rPr>
      </w:pPr>
      <w:r>
        <w:rPr>
          <w:color w:val="000000" w:themeColor="text1"/>
        </w:rPr>
        <w:t>Didalam dunia virtual atau augmentde reality ada dua metode yang dgunakan yaitu pelacakan berbasis penanda atau tanpa penanda. Untuk pelacakan penanda yaitu sebuah metode yang dimna merupakan gambar dua dimensi yang berfungsi untuk mengungkapkan objek 3D</w:t>
      </w:r>
      <w:r w:rsidR="00475E72">
        <w:rPr>
          <w:color w:val="000000" w:themeColor="text1"/>
        </w:rPr>
        <w:fldChar w:fldCharType="begin" w:fldLock="1"/>
      </w:r>
      <w:r>
        <w:rPr>
          <w:color w:val="000000" w:themeColor="text1"/>
        </w:rPr>
        <w:instrText>ADDIN CSL_CITATION {"citationItems":[{"id":"ITEM-1","itemData":{"DOI":"10.34010/miu.v15i2.554","ISSN":"1411-9374","abstract":"Augmented reality sebagai metode pengenalan alat musik tradisional indonesia adalah salah satu cara memperkenalkan alat musik tradisional bagi pemula yang ingin mengenal ataupun mengetahui bagaimanakah bentuk dan nada suara dari alat musik tradisional tersebut. Aplikasi untuk pengenalan alat musik tradisional ini mungkin nantinya diharapkan dapat meningkatkan rasa kecintaan terhadap alat musik tradisional yang berasal dari indonesia ini. Sep-erti yang kita ketahui bersama sangat jarang dijumpainya alat musik tradisional indonesia yang dimainkan di tempat tempat umum, padahal kombinasi alat musik tradisional seperti angklung dan gamelan ataupun alat musik tradisional lainnya sangatlah enak untuk didengarkan dan dapat menarik perhatian setiap orang baik warga lokal maupun interlokal selain untuk melestarikan bisa juga untuk mengundang ketertarikan turis mancanegara sehingga dapat menguntungkan negara. Aplikasi ini juga dapat mempermudah setiap orang baik muda dewasa ataupun yang sudah tua untuk memainkanya dimanapun berada tanpa harus pergi ketempat asal alat musik tradisional itu berada. Aplikasi augmented reality yang dibangun nantinya akan diaplikasikan dan dijalankan pada platform mobile android, dimana pada cara kerjanya aplikasi ini akan menggunakan kamera smartphone android sebagai inputan untuk melacak dan membaca marker (penanda) yang telah dibuat pada media seperti buku atau majalah dengan menggunakan sistem tracking. Setelah marker terbaca atau terlacak nantinya alat musik tradisional dalam bentuk 3D akan tampil dan virtual button pun akan muncul sehingga pengguna dapat mengenal alat musik tradisional ini berdasarkan bentuk 3Dnya dan dapat memainkan nadanya berdasarkan objek virtual button yang disentuh. Pengguna nantinya bisa mendapatkan aplikasi ini secara gratis dan mengunduhnya secara online, untuk media marker (penanda) seperti buku atau majalah dapat di unduh juga secara online dan gratis selain itu dapat juga dicetak atau di print sendiri oleh pengguna.","author":[{"dropping-particle":"","family":"Ginting","given":"Selvia Lorena Br.","non-dropping-particle":"","parse-names":false,"suffix":""},{"dropping-particle":"","family":"Sofyan","given":"Fauzi","non-dropping-particle":"","parse-names":false,"suffix":""}],"container-title":"Majalah Ilmiah UNIKOM","id":"ITEM-1","issue":"2","issued":{"date-parts":[["2017"]]},"page":"139-154","title":"Aplikasi Pengenalan Alat Musik Tradisional Indonesia Menggunakan Metode Based Marker Augmented Reality Berbasis Android","type":"article-journal","volume":"15"},"uris":["http://www.mendeley.com/documents/?uuid=4dd02ce9-7e26-48a8-8d81-4a37239ee3d8"]}],"mendeley":{"formattedCitation":"[10]","plainTextFormattedCitation":"[10]","previouslyFormattedCitation":"[10]"},"properties":{"noteIndex":0},"schema":"https://github.com/citation-style-language/schema/raw/master/csl-citation.json"}</w:instrText>
      </w:r>
      <w:r w:rsidR="00475E72">
        <w:rPr>
          <w:color w:val="000000" w:themeColor="text1"/>
        </w:rPr>
        <w:fldChar w:fldCharType="separate"/>
      </w:r>
      <w:r w:rsidRPr="002718AC">
        <w:rPr>
          <w:noProof/>
          <w:color w:val="000000" w:themeColor="text1"/>
        </w:rPr>
        <w:t>[10]</w:t>
      </w:r>
      <w:r w:rsidR="00475E72">
        <w:rPr>
          <w:color w:val="000000" w:themeColor="text1"/>
        </w:rPr>
        <w:fldChar w:fldCharType="end"/>
      </w:r>
      <w:r w:rsidR="00475E72" w:rsidRPr="00475E72">
        <w:rPr>
          <w:color w:val="000000" w:themeColor="text1"/>
        </w:rPr>
        <w:t>.</w:t>
      </w:r>
      <w:r w:rsidR="00475E72">
        <w:rPr>
          <w:color w:val="000000" w:themeColor="text1"/>
        </w:rPr>
        <w:t xml:space="preserve"> </w:t>
      </w:r>
      <w:r>
        <w:rPr>
          <w:color w:val="000000" w:themeColor="text1"/>
        </w:rPr>
        <w:t xml:space="preserve">Sedangkan tanpa penanda yaitu sebuah metode yang tidak menunjukan lokasi objek digital bahwa objek dapat berubah(tidak tetap disuatu tempat) </w:t>
      </w:r>
      <w:r w:rsidR="00475E72">
        <w:rPr>
          <w:color w:val="000000" w:themeColor="text1"/>
        </w:rPr>
        <w:fldChar w:fldCharType="begin" w:fldLock="1"/>
      </w:r>
      <w:r>
        <w:rPr>
          <w:color w:val="000000" w:themeColor="text1"/>
        </w:rPr>
        <w:instrText>ADDIN CSL_CITATION {"citationItems":[{"id":"ITEM-1","itemData":{"DOI":"10.33330/jurteksi.v8i1.1239","ISSN":"2407-1811","abstract":"Abstract: lThis study describes the INLA Goes to School Gymnastics activities which have temporarily not been running for a year due to the pandemic. Therefore, this study makes analysis and design which will later be made into applications for further research so that INLA goes to school Gymnastics activities can be carried out again during a pandemic and after a pandemic. lAugmented Reality is a technology that allows users to see a combination of real and virtual objects in a real environment and run in real time or realtime. lIn this study, the author makes a 3-dimensional animation design to make it look more attractive and increase interest in using the INLA Goes to School Augmented Reality Gymnastics application. The INLA Goes to School Gymnastics Application Based on Augmented Reality was created using the Unity application and in the animation stage using the Blender application. Keywords: analysis; Android; application; augmented reality; INLA  Abstrak: 1Penelitian ini mendeskripsikan tentang kegiatan Senam INLA Goes to School yang sementara belum berjalan selama setahun dikarenakan oleh pandemi. Maka dari itu penelitian ini membuat Analisa dan desain yang nantinya akan dibuatkan aplikasi dipenelitian selanjutnya agar kegiatan Senam INLA goes to school dapat dilakukan kembali disaat pandemic dan sesudah pandemi. Augmented Reality merupakan teknologi yang memungkinkan pengguna melihat gabungan benda nyata dan maya di lingkungan yang nyata dan berjalan pada waktu yang nyata atau realtime. 1lDalam penelitian ini, dapat membuat desain animasi 3 dimensi agar tampilan lebih menarik dan menambah minat dalam penggunaan aplikasi Augmented Reality Senam INLA Goes to School. 1Aplikasi Senam INLA Goes to School Berbasis Augmented Reality ini dibuat dengan menggunakan aplikasi Unity dan dalam tahap animasi menggunakan aplikasi Blender. Kata kunci: analisis; android; aplikasi; augmented reality; INLA ","author":[{"dropping-particle":"","family":"Pernando","given":"Yonky","non-dropping-particle":"","parse-names":false,"suffix":""},{"dropping-particle":"","family":"Cundana","given":"Axel Arya Maitri","non-dropping-particle":"","parse-names":false,"suffix":""}],"container-title":"JURTEKSI (Jurnal Teknologi dan Sistem Informasi)","id":"ITEM-1","issue":"1","issued":{"date-parts":[["2021"]]},"page":"95-102","title":"Inla Goes To School Augmented Reality Analysis and Design","type":"article-journal","volume":"8"},"uris":["http://www.mendeley.com/documents/?uuid=69bebea4-3e11-498c-af1e-f76d85f3a4a8"]}],"mendeley":{"formattedCitation":"[11]","plainTextFormattedCitation":"[11]","previouslyFormattedCitation":"[11]"},"properties":{"noteIndex":0},"schema":"https://github.com/citation-style-language/schema/raw/master/csl-citation.json"}</w:instrText>
      </w:r>
      <w:r w:rsidR="00475E72">
        <w:rPr>
          <w:color w:val="000000" w:themeColor="text1"/>
        </w:rPr>
        <w:fldChar w:fldCharType="separate"/>
      </w:r>
      <w:r w:rsidRPr="002718AC">
        <w:rPr>
          <w:noProof/>
          <w:color w:val="000000" w:themeColor="text1"/>
        </w:rPr>
        <w:t>[11]</w:t>
      </w:r>
      <w:r w:rsidR="00475E72">
        <w:rPr>
          <w:color w:val="000000" w:themeColor="text1"/>
        </w:rPr>
        <w:fldChar w:fldCharType="end"/>
      </w:r>
      <w:r w:rsidR="00475E72">
        <w:rPr>
          <w:color w:val="000000" w:themeColor="text1"/>
        </w:rPr>
        <w:t>.</w:t>
      </w:r>
    </w:p>
    <w:p w14:paraId="75CE6237" w14:textId="279BF2AC" w:rsidR="00475E72" w:rsidRDefault="002718AC" w:rsidP="00DD63C7">
      <w:pPr>
        <w:pStyle w:val="TeksIsi"/>
        <w:ind w:firstLine="720"/>
        <w:jc w:val="both"/>
        <w:rPr>
          <w:color w:val="000000" w:themeColor="text1"/>
        </w:rPr>
      </w:pPr>
      <w:r>
        <w:rPr>
          <w:color w:val="000000" w:themeColor="text1"/>
        </w:rPr>
        <w:t>Perbandingan dan dekripsi penelitian sebelumnya</w:t>
      </w:r>
      <w:r w:rsidR="00475E72">
        <w:rPr>
          <w:color w:val="000000" w:themeColor="text1"/>
        </w:rPr>
        <w:t xml:space="preserve"> </w:t>
      </w:r>
      <w:r>
        <w:rPr>
          <w:color w:val="000000" w:themeColor="text1"/>
        </w:rPr>
        <w:t>yaitu</w:t>
      </w:r>
      <w:r w:rsidR="00475E72">
        <w:rPr>
          <w:color w:val="000000" w:themeColor="text1"/>
        </w:rPr>
        <w:t xml:space="preserve"> </w:t>
      </w:r>
      <w:r w:rsidR="00DA2B43">
        <w:rPr>
          <w:color w:val="000000" w:themeColor="text1"/>
        </w:rPr>
        <w:t>aplikasi furnitur untuk meningkatkan perawatan rumah berupa 3D dengan menggunakan teknologi marker</w:t>
      </w:r>
      <w:r w:rsidR="00507641">
        <w:rPr>
          <w:color w:val="000000" w:themeColor="text1"/>
        </w:rPr>
        <w:t xml:space="preserve"> </w:t>
      </w:r>
      <w:r w:rsidR="00507641">
        <w:rPr>
          <w:color w:val="000000" w:themeColor="text1"/>
        </w:rPr>
        <w:fldChar w:fldCharType="begin" w:fldLock="1"/>
      </w:r>
      <w:r>
        <w:rPr>
          <w:color w:val="000000" w:themeColor="text1"/>
        </w:rPr>
        <w:instrText>ADDIN CSL_CITATION {"citationItems":[{"id":"ITEM-1","itemData":{"abstract":"Dalam perkembangan teknologi, perusahaan properti telah memanfaatkan teknologi modern, seperti memanfaatkan teknologi Augmented Reality. Dalam teknologi terkini ini bertujuan untuk memudahkan konsumen dalam mendesain ruangan di rumahnya. Augmented Reality dapat mempermudah konsumen menyesuaikan tata letak furnitur dengan ruangan sesuai dengan keinginan, dan bisa menampilkan benda 3D seolah-olah furnitur telah dibeli. Dalam menggunakan Augmented Reality juga memudahkan perusahaan furnitur itu sendiri untuk mencegah terjadinya pengembalian barang, jika konsumen tidak puas dengan barang yang dibeli. Dalam teknologi Augmented Reality ini, akan bisa menampilkan gambar tiga dimensi dari produk funiture yang ada di perusahaan, dengan memindai gambar yang telah disediakan, melalui media yang disebut spidol. Promosi penjualan furnitur menggunakan teknologi AR yang dikembangkan berjalan di platform mobile android dan dibuat dengan menggunakan aplikasi Unity 3D. Metode yang digunakan dalam pembuatan aplikasi ini adalah Prototipe SDLC. Dalam pembuatan aplikasi AR ini, ia juga menggunakan Vuforia SDK untuk menyimpan database-nya","author":[{"dropping-particle":"","family":"Arifianto","given":"Teguh","non-dropping-particle":"","parse-names":false,"suffix":""}],"id":"ITEM-1","issue":"1","issued":{"date-parts":[["2017"]]},"page":"15-20","title":"Perancangan Aplikasi Furniture Home Design 3d Dengan Menerapkan Teknologi Augmented Reality Berbasis Android","type":"article-journal","volume":"2"},"uris":["http://www.mendeley.com/documents/?uuid=417ed300-85c9-4f12-aa27-3e71f1c8d367"]}],"mendeley":{"formattedCitation":"[13]","plainTextFormattedCitation":"[13]","previouslyFormattedCitation":"[13]"},"properties":{"noteIndex":0},"schema":"https://github.com/citation-style-language/schema/raw/master/csl-citation.json"}</w:instrText>
      </w:r>
      <w:r w:rsidR="00507641">
        <w:rPr>
          <w:color w:val="000000" w:themeColor="text1"/>
        </w:rPr>
        <w:fldChar w:fldCharType="separate"/>
      </w:r>
      <w:r w:rsidRPr="002718AC">
        <w:rPr>
          <w:noProof/>
          <w:color w:val="000000" w:themeColor="text1"/>
        </w:rPr>
        <w:t>[13]</w:t>
      </w:r>
      <w:r w:rsidR="00507641">
        <w:rPr>
          <w:color w:val="000000" w:themeColor="text1"/>
        </w:rPr>
        <w:fldChar w:fldCharType="end"/>
      </w:r>
      <w:r w:rsidR="00507641">
        <w:rPr>
          <w:color w:val="000000" w:themeColor="text1"/>
        </w:rPr>
        <w:t xml:space="preserve">. </w:t>
      </w:r>
      <w:r w:rsidR="00DA2B43">
        <w:rPr>
          <w:color w:val="000000" w:themeColor="text1"/>
        </w:rPr>
        <w:t>Perabotan interior untuk menyempurnakan perawatan rumah berupa benda 3D</w:t>
      </w:r>
      <w:r w:rsidR="00507641">
        <w:rPr>
          <w:color w:val="000000" w:themeColor="text1"/>
        </w:rPr>
        <w:fldChar w:fldCharType="begin" w:fldLock="1"/>
      </w:r>
      <w:r>
        <w:rPr>
          <w:color w:val="000000" w:themeColor="text1"/>
        </w:rPr>
        <w:instrText>ADDIN CSL_CITATION {"citationItems":[{"id":"ITEM-1","itemData":{"abstract":"Abstrak Sebuah ruangan yang nyaman dapat dipastikan sebagai ruangan yang tertata dengan baik dan sedap dipandang. Dibutuhkan kepiawaian pemilik rumah untuk menata interior ruangan agar terlihat menawan sekaligus nyaman untuk ditempati. Dengan berkembangnya teknologi informasi, sarana pengenalan furniture dapat dilakukan menggunakan perangkat berupa laptop maupun smartphone. Masyarakat pada umumnya masih mengalami kendala dalam menentukan pilihan furniture ruangan karena masyarakat tersebut berpikir apakah barang tersebut cocok bila ditempatkan dalam ruangan rumahnya. Berdasarkan permasalahan tersebut, pada penelitian ini dibuat sebuah aplikasi yang dapat membantu masyarakat merealisasikan pandangannya dalam menentukan furniture pada suatu ruangan. Dengan Augmented Reality, masyarakat tersebut dapat melihat gambaran nyata furniture di dalam lingkungan yang nyata secara real time. Aplikasi augmented reality ini dibuat menggunakan software unity 3D dan vuforia dengan menerapkan metode FAST corner detection. Hasil pengujian pendeteksian marker menunjukkan bahwa intensitas cahaya, jarak dan sudut pendeteksian mempengaruhi proses pendeteksian marker. Ketika intensitas cahaya rendah proses pendeteksian marker semakin sulit. Jarak terjauh yang dapat dicapai untuk mendeteksi marker mencapai 70cm. Hasil pengujian sudut pandang marker dapat terdeteksi diantara range 0º-75º. Kemudian berdasarkan hasil pengujian pada sistem, didapat tingkat akurasi pendeteksian marker sebesar 70%.","author":[{"dropping-particle":"","family":"Qadriyanto","given":"] Muhammad","non-dropping-particle":"","parse-names":false,"suffix":""},{"dropping-particle":"","family":"Bahri","given":"Syamsul","non-dropping-particle":"","parse-names":false,"suffix":""},{"dropping-particle":"","family":"Rekayasa","given":"Jurusan","non-dropping-particle":"","parse-names":false,"suffix":""},{"dropping-particle":"","family":"Komputer","given":"Sistem","non-dropping-particle":"","parse-names":false,"suffix":""},{"dropping-particle":"","family":"Mipa","given":"Fakultas","non-dropping-particle":"","parse-names":false,"suffix":""},{"dropping-particle":"","family":"Tanjungpura","given":"Universitas","non-dropping-particle":"","parse-names":false,"suffix":""},{"dropping-particle":"","family":"Prof","given":"Jalan","non-dropping-particle":"","parse-names":false,"suffix":""},{"dropping-particle":"","family":"Nawawi","given":"H Hadari","non-dropping-particle":"","parse-names":false,"suffix":""}],"container-title":"Jurnal Coding, Sistem Komputer Untan","id":"ITEM-1","issue":"03","issued":{"date-parts":[["2018"]]},"page":"237-246","title":"Rancang Bangun Aplikasi Visualisasi 3D Furniture Interior Rumah Menggunakan Augmented Reality Dengan Metode Markerless Berbasis Android","type":"article-journal","volume":"06"},"uris":["http://www.mendeley.com/documents/?uuid=f30820b5-92a9-475e-b631-31aad117dc6c"]}],"mendeley":{"formattedCitation":"[14]","plainTextFormattedCitation":"[14]","previouslyFormattedCitation":"[14]"},"properties":{"noteIndex":0},"schema":"https://github.com/citation-style-language/schema/raw/master/csl-citation.json"}</w:instrText>
      </w:r>
      <w:r w:rsidR="00507641">
        <w:rPr>
          <w:color w:val="000000" w:themeColor="text1"/>
        </w:rPr>
        <w:fldChar w:fldCharType="separate"/>
      </w:r>
      <w:r w:rsidRPr="002718AC">
        <w:rPr>
          <w:noProof/>
          <w:color w:val="000000" w:themeColor="text1"/>
        </w:rPr>
        <w:t>[14]</w:t>
      </w:r>
      <w:r w:rsidR="00507641">
        <w:rPr>
          <w:color w:val="000000" w:themeColor="text1"/>
        </w:rPr>
        <w:fldChar w:fldCharType="end"/>
      </w:r>
      <w:r w:rsidR="00507641">
        <w:rPr>
          <w:color w:val="000000" w:themeColor="text1"/>
        </w:rPr>
        <w:t>.</w:t>
      </w:r>
      <w:r w:rsidR="001C203E">
        <w:rPr>
          <w:color w:val="000000" w:themeColor="text1"/>
        </w:rPr>
        <w:t xml:space="preserve"> </w:t>
      </w:r>
      <w:r w:rsidR="00DA2B43">
        <w:rPr>
          <w:color w:val="000000" w:themeColor="text1"/>
        </w:rPr>
        <w:t>Aplikasi untuk menampilakan cerita ketombong keramat dalam bentuk animasi</w:t>
      </w:r>
      <w:r w:rsidR="001C203E">
        <w:rPr>
          <w:color w:val="000000" w:themeColor="text1"/>
        </w:rPr>
        <w:t xml:space="preserve"> </w:t>
      </w:r>
      <w:r w:rsidR="001C203E">
        <w:rPr>
          <w:color w:val="000000" w:themeColor="text1"/>
        </w:rPr>
        <w:fldChar w:fldCharType="begin" w:fldLock="1"/>
      </w:r>
      <w:r>
        <w:rPr>
          <w:color w:val="000000" w:themeColor="text1"/>
        </w:rPr>
        <w:instrText>ADDIN CSL_CITATION {"citationItems":[{"id":"ITEM-1","itemData":{"DOI":"10.30871/jaic.v3i2.1543","abstract":"Cerita rakyat merupakan cerita yang telah diwariskan dari generasi ke generasi, dimana setiap daerah memiliki ceritanya masing-masing. Di Kabupaten Pelalawan, terdapat sebuah cerita yang berjudul Ketobong Keramat, dimana cerita tersebut menceritakan kisah tentang seorang Bomo Sakti yang bersedia mengorbankan kepentingan pribadinya untuk membantu Sang Raja Pelalawan. Pada proyek akhir ini dibangun aplikasi Augmented Reality Ketobong Keramat terhadap buku cerita rakyat Ketobong Keramat yang dituliskan oleh Wahyuningrum dan diterbitkan oleh Adicita. Aplikasi ini menggunakan metode Markerless Augmented Reality dengan menggunakan teknik User-Defined Target, sehingga objek Augmented Reality dapat ditampilkan pada permukaan yang dipilih oleh pengguna. Metode markerless ini menggunakan pattern recognition untuk membaca permukaan objek, sehingga kondisi ideal untuk menampilkan animasi yang terdapat pada aplikasi ini adalah dengan menggunakan permukaan yang memiliki pattern berwarna kontras dengan jarak antara kamera dengan permukaan objek sejauh 10 hingga 30 cm. Aplikasi Augmented Reality Ketobong Keramat ini dapat membantu pengguna dalam melihat cerita ini dalam berbagai sudut pandang, serta membantu pembaca dalam merasakan langsung suasana dari cerita rakyat Ketobong Keramat.","author":[{"dropping-particle":"","family":"Michael","given":"Michael","non-dropping-particle":"","parse-names":false,"suffix":""},{"dropping-particle":"","family":"Trisnadoli","given":"Anggy","non-dropping-particle":"","parse-names":false,"suffix":""},{"dropping-particle":"","family":"Suhatman","given":"Rahmat","non-dropping-particle":"","parse-names":false,"suffix":""}],"container-title":"Journal of Applied Informatics and Computing","id":"ITEM-1","issue":"2","issued":{"date-parts":[["2019"]]},"page":"90-95","title":"Buku Cerita Rakyat Riau Ketobong Keramat Berbasis Markerless Augmented Reality (AR) dengan Teknik User Defined Target","type":"article-journal","volume":"3"},"uris":["http://www.mendeley.com/documents/?uuid=10ac4ab2-ce21-412d-956f-e32c5ac660b0"]}],"mendeley":{"formattedCitation":"[15]","plainTextFormattedCitation":"[15]","previouslyFormattedCitation":"[15]"},"properties":{"noteIndex":0},"schema":"https://github.com/citation-style-language/schema/raw/master/csl-citation.json"}</w:instrText>
      </w:r>
      <w:r w:rsidR="001C203E">
        <w:rPr>
          <w:color w:val="000000" w:themeColor="text1"/>
        </w:rPr>
        <w:fldChar w:fldCharType="separate"/>
      </w:r>
      <w:r w:rsidRPr="002718AC">
        <w:rPr>
          <w:noProof/>
          <w:color w:val="000000" w:themeColor="text1"/>
        </w:rPr>
        <w:t>[15]</w:t>
      </w:r>
      <w:r w:rsidR="001C203E">
        <w:rPr>
          <w:color w:val="000000" w:themeColor="text1"/>
        </w:rPr>
        <w:fldChar w:fldCharType="end"/>
      </w:r>
      <w:r w:rsidR="001C203E">
        <w:rPr>
          <w:color w:val="000000" w:themeColor="text1"/>
        </w:rPr>
        <w:t xml:space="preserve">. </w:t>
      </w:r>
      <w:r w:rsidR="00DA2B43">
        <w:rPr>
          <w:color w:val="000000" w:themeColor="text1"/>
        </w:rPr>
        <w:t>Senam INLA goes to produk otootig berbasis augmentde reality ekterior markerlessschool berbasis augmentde realiti yang menggunakan unity dan aplikasi blender</w:t>
      </w:r>
      <w:r w:rsidR="001C203E">
        <w:rPr>
          <w:color w:val="000000" w:themeColor="text1"/>
        </w:rPr>
        <w:t xml:space="preserve"> </w:t>
      </w:r>
      <w:r w:rsidR="001C203E">
        <w:rPr>
          <w:color w:val="000000" w:themeColor="text1"/>
        </w:rPr>
        <w:fldChar w:fldCharType="begin" w:fldLock="1"/>
      </w:r>
      <w:r>
        <w:rPr>
          <w:color w:val="000000" w:themeColor="text1"/>
        </w:rPr>
        <w:instrText>ADDIN CSL_CITATION {"citationItems":[{"id":"ITEM-1","itemData":{"DOI":"https://doi.org/10.33330/jurteksi.v8i1.1239","abstract":"This study describes the INLA Goes to School Gymnastics activities which have temporarily not been running for a year due to the pandemic. Therefore, this study makes analysis and design which will later be made into applications for further research so that INLA goes to school Gymnastics activities can be carried out again during a pandemic and after a pandemic. lAugmented Reality is a technology that allows users to see a combination of real and virtual objects in a real environment and run in real time or realtime. lIn this study, the author makes a 3-dimensional animation design to make it look more attractive and increase interest in using the INLA Goes to School Augmented Reality Gymnastics application. The INLA Goes to School Gymnastics Application Based on Augmented Reality was created using the Unity application and in the animation stage using the Blender application.","author":[{"dropping-particle":"","family":"Yonky Pernando","given":"Axel Arya Maitri Cundana","non-dropping-particle":"","parse-names":false,"suffix":""}],"id":"ITEM-1","issue":"1","issued":{"date-parts":[["2021"]]},"page":"95-102","title":"INLA GOES TO SCHOOL AUGMENTED REALITY ANALYSIS AND DESIGN","type":"article-journal","volume":"VII"},"uris":["http://www.mendeley.com/documents/?uuid=856438dc-d9de-4887-8e4e-097fc2782b93"]}],"mendeley":{"formattedCitation":"[16]","plainTextFormattedCitation":"[16]","previouslyFormattedCitation":"[16]"},"properties":{"noteIndex":0},"schema":"https://github.com/citation-style-language/schema/raw/master/csl-citation.json"}</w:instrText>
      </w:r>
      <w:r w:rsidR="001C203E">
        <w:rPr>
          <w:color w:val="000000" w:themeColor="text1"/>
        </w:rPr>
        <w:fldChar w:fldCharType="separate"/>
      </w:r>
      <w:r w:rsidRPr="002718AC">
        <w:rPr>
          <w:noProof/>
          <w:color w:val="000000" w:themeColor="text1"/>
        </w:rPr>
        <w:t>[16]</w:t>
      </w:r>
      <w:r w:rsidR="001C203E">
        <w:rPr>
          <w:color w:val="000000" w:themeColor="text1"/>
        </w:rPr>
        <w:fldChar w:fldCharType="end"/>
      </w:r>
      <w:r w:rsidR="001C203E" w:rsidRPr="001C203E">
        <w:rPr>
          <w:color w:val="000000" w:themeColor="text1"/>
        </w:rPr>
        <w:t>.</w:t>
      </w:r>
      <w:r w:rsidR="001C203E">
        <w:rPr>
          <w:color w:val="000000" w:themeColor="text1"/>
        </w:rPr>
        <w:t xml:space="preserve"> </w:t>
      </w:r>
      <w:r w:rsidR="00DA2B43">
        <w:rPr>
          <w:color w:val="000000" w:themeColor="text1"/>
        </w:rPr>
        <w:t>Aplikasi untuk museum Fatahillah dan museum wayang secara 3D</w:t>
      </w:r>
      <w:r w:rsidR="001C203E">
        <w:rPr>
          <w:color w:val="000000" w:themeColor="text1"/>
        </w:rPr>
        <w:fldChar w:fldCharType="begin" w:fldLock="1"/>
      </w:r>
      <w:r>
        <w:rPr>
          <w:color w:val="000000" w:themeColor="text1"/>
        </w:rPr>
        <w:instrText>ADDIN CSL_CITATION {"citationItems":[{"id":"ITEM-1","itemData":{"DOI":"10.31961/eltikom.v3i2.140","ISSN":"2598-3245","abstract":"Museum Fatahillah dan Museum Wayang merupakan Museum Sejarah yang berada dikawasan kota tua Jakarta. Namun masalah yang terjadi saat ini adalah kurangnya media untuk mengenalkan kembali sejarah dan pengetahuan berdirinya Museum Fatahillah dan Museum Wayang Maka pada penelitian ini, dirancanglah sebuah aplikasi Augmented Reality berbasis Android sebagai media informasi menggunakan metode markerless 3D Object Tracking. Aplikasi Augmented Reality museum ini menyediakan ftur- fitur yang dapat menarik pengguna dalam mencari informasi. Hasil yang didapatkan pada penelitian ini yaitu berupa sebuah 3D object dengan tambahan informasi berupa teks dan video Animasi, yang bertujuan sebagai salah satu pembelajaran alternativ berbasis teknologi.","author":[{"dropping-particle":"","family":"Farhany","given":"Nadia Muis","non-dropping-particle":"","parse-names":false,"suffix":""},{"dropping-particle":"","family":"Andryana","given":"Septi","non-dropping-particle":"","parse-names":false,"suffix":""},{"dropping-particle":"","family":"Komalasari","given":"Ratih Titi","non-dropping-particle":"","parse-names":false,"suffix":""}],"container-title":"Jurnal ELTIKOM","id":"ITEM-1","issue":"2","issued":{"date-parts":[["2019"]]},"page":"104-111","title":"Aplikasi Augmented Reality Sebagai Media Informasi Museum Fatahillah Dan Museum Wayang Menggunakan Metode Markerless","type":"article-journal","volume":"3"},"uris":["http://www.mendeley.com/documents/?uuid=53ba9438-d345-4be5-806f-181170c5d662"]}],"mendeley":{"formattedCitation":"[17]","plainTextFormattedCitation":"[17]","previouslyFormattedCitation":"[17]"},"properties":{"noteIndex":0},"schema":"https://github.com/citation-style-language/schema/raw/master/csl-citation.json"}</w:instrText>
      </w:r>
      <w:r w:rsidR="001C203E">
        <w:rPr>
          <w:color w:val="000000" w:themeColor="text1"/>
        </w:rPr>
        <w:fldChar w:fldCharType="separate"/>
      </w:r>
      <w:r w:rsidRPr="002718AC">
        <w:rPr>
          <w:noProof/>
          <w:color w:val="000000" w:themeColor="text1"/>
        </w:rPr>
        <w:t>[17]</w:t>
      </w:r>
      <w:r w:rsidR="001C203E">
        <w:rPr>
          <w:color w:val="000000" w:themeColor="text1"/>
        </w:rPr>
        <w:fldChar w:fldCharType="end"/>
      </w:r>
      <w:r w:rsidR="001C203E">
        <w:rPr>
          <w:color w:val="000000" w:themeColor="text1"/>
        </w:rPr>
        <w:t xml:space="preserve">. </w:t>
      </w:r>
      <w:r w:rsidR="00DA2B43">
        <w:rPr>
          <w:color w:val="000000" w:themeColor="text1"/>
        </w:rPr>
        <w:t xml:space="preserve">Dekorasi ruangan dengan pengujian pada 3 perangkat android </w:t>
      </w:r>
      <w:r w:rsidR="00951833">
        <w:rPr>
          <w:color w:val="000000" w:themeColor="text1"/>
        </w:rPr>
        <w:fldChar w:fldCharType="begin" w:fldLock="1"/>
      </w:r>
      <w:r>
        <w:rPr>
          <w:color w:val="000000" w:themeColor="text1"/>
        </w:rPr>
        <w:instrText>ADDIN CSL_CITATION {"citationItems":[{"id":"ITEM-1","itemData":{"DOI":"10.29303/jcosine.v3i1.238","ISSN":"2540-8895","abstract":"Markerless Augmented Reality (AR) is a technology that combines two-dimensional or three-dimensional virtual objects into a real environment and then projects these virtual objects in real time without the need for a special marker. In this research, the Markerless AR application will be used to simulate room decoration with 3-dimensional objects. This research was built using the Java programming language and using supporting applications namely Android Studio and Wikitude library. Based on the results of testing with the Black-box method, the overall functionality of the application has run well, besides testing also uses the System Usability Scale (SUS) method by giving questionnaires to 20 application users. The results of the System Usability Scale (SUS) test obtained an average score of 73.13. In grouping the SUS percentile score, the value of 73.13 is in Class C, wherein this assessment the application is acceptable and can be used easily by the user.","author":[{"dropping-particle":"","family":"Mahardika","given":"Putu Anggara","non-dropping-particle":"","parse-names":false,"suffix":""},{"dropping-particle":"","family":"Suyadnya","given":"I Made Arsa","non-dropping-particle":"","parse-names":false,"suffix":""},{"dropping-particle":"","family":"Saputra","given":"Komang Oka","non-dropping-particle":"","parse-names":false,"suffix":""}],"container-title":"Journal of Computer Science and Informatics Engineering (J-Cosine)","id":"ITEM-1","issue":"1","issued":{"date-parts":[["2019"]]},"page":"82-90","title":"Rancang Bangun Aplikasi Simulasi Dekorasi Ruangan dengan Memanfaatkan Teknologi Markerless Augmented Reality","type":"article-journal","volume":"3"},"uris":["http://www.mendeley.com/documents/?uuid=844d04f8-9e12-4631-9eb5-94e775d110fc"]}],"mendeley":{"formattedCitation":"[18]","plainTextFormattedCitation":"[18]","previouslyFormattedCitation":"[18]"},"properties":{"noteIndex":0},"schema":"https://github.com/citation-style-language/schema/raw/master/csl-citation.json"}</w:instrText>
      </w:r>
      <w:r w:rsidR="00951833">
        <w:rPr>
          <w:color w:val="000000" w:themeColor="text1"/>
        </w:rPr>
        <w:fldChar w:fldCharType="separate"/>
      </w:r>
      <w:r w:rsidRPr="002718AC">
        <w:rPr>
          <w:noProof/>
          <w:color w:val="000000" w:themeColor="text1"/>
        </w:rPr>
        <w:t>[18]</w:t>
      </w:r>
      <w:r w:rsidR="00951833">
        <w:rPr>
          <w:color w:val="000000" w:themeColor="text1"/>
        </w:rPr>
        <w:fldChar w:fldCharType="end"/>
      </w:r>
      <w:r w:rsidR="00951833">
        <w:rPr>
          <w:color w:val="000000" w:themeColor="text1"/>
        </w:rPr>
        <w:t xml:space="preserve">. </w:t>
      </w:r>
      <w:r w:rsidR="00DA2B43">
        <w:rPr>
          <w:color w:val="000000" w:themeColor="text1"/>
        </w:rPr>
        <w:t>Sebuah aplikasi yang menggunakan brosur berbasis marker untuk menggambarkan struktur kampus sebagai objek 3D</w:t>
      </w:r>
      <w:r w:rsidR="00951833">
        <w:rPr>
          <w:color w:val="000000" w:themeColor="text1"/>
        </w:rPr>
        <w:fldChar w:fldCharType="begin" w:fldLock="1"/>
      </w:r>
      <w:r>
        <w:rPr>
          <w:color w:val="000000" w:themeColor="text1"/>
        </w:rPr>
        <w:instrText>ADDIN CSL_CITATION {"citationItems":[{"id":"ITEM-1","itemData":{"DOI":"10.21831/jee.v5i2.43496","ISSN":"2548-8252","abstract":"ABSTRACT:In line with Industry 4.0, the author makes an augmented reality application as a promotional medium to convey campus information to the public, especially prospective students and students from Al Asyariah Mandar University. By using augmented reality technology, users can interact in digital (virtual) form. So AR is the proper application to make campus promotions more interesting. Analytical techniques are applied to design and create augmented reality-based campus promotion applications using qualitative analysis methods that prioritize the user interface, user experience, animation and 3d menu design. This application is made using the marked base tracking method. This augmented reality-based campus promotion application can display an AR camera system and render 3D objects of hall buildings, computer laboratories, mosques, classrooms and rectorates well. This augmented reality-based campus promotion application works well on Android systems. We hope that this application can be further developed so that it can be used on several platforms, not only on Android.ABSTRAK:Sejalan dengan Industri 4.0, penulis membuat aplikasi augmented reality sebagai media promosi untuk menyampaikan informasi kampus kepada masyarakat khususnya calon peserta didik dan mahasiswa. dari Universitas Al Asyariah Mandar. Dengan menggunakan teknologi augmented reality, pengguna dapat melakukan interaksi dalam bentuk digital (virtual). Jadi AR adalah aplikasi yang tepat untuk membuat promosi kampus menjadi lebih menarik. Teknik analisis diterapkan untuk merancang dan membuat aplikasi promosi kampus berbasis augmented reality menggunakan metode analisis kualitatif yang mengutamakan antarmuka pengguna, pengalaman pengguna, animasi dan desain menu 3d. Pembuatan aplikasi ini menggunakan metode marked base tracking. Aplikasi promosi kampus berbasis augmented reality ini dapat menampilkan sistem kamera AR dan merender objek 3D bangunan aula, laboratorium komputer, masjid, Gedung kelas dan rektorat dengan baik. Aplikasi promosi kampus berbasis augmented reality ini bekerja dengan baik di sistem Android. Kami berharap aplikasi ini dapat dikembangkan lebih lanjut sehingga dapat digunakan di beberapa platform, tidak hanya pada Android.","author":[{"dropping-particle":"","family":"Santoso","given":"Mugni","non-dropping-particle":"","parse-names":false,"suffix":""},{"dropping-particle":"","family":"Sari","given":"Cipta Riang","non-dropping-particle":"","parse-names":false,"suffix":""},{"dropping-particle":"","family":"Jalal","given":"Syarli","non-dropping-particle":"","parse-names":false,"suffix":""}],"container-title":"Jurnal Edukasi Elektro","id":"ITEM-1","issue":"2","issued":{"date-parts":[["2021"]]},"page":"105-110","title":"Promosi Kampus Berbasis Augmented Reality","type":"article-journal","volume":"5"},"uris":["http://www.mendeley.com/documents/?uuid=06acbb68-9309-4a9a-a9f3-c2501fd3f7dd"]}],"mendeley":{"formattedCitation":"[19]","plainTextFormattedCitation":"[19]","previouslyFormattedCitation":"[19]"},"properties":{"noteIndex":0},"schema":"https://github.com/citation-style-language/schema/raw/master/csl-citation.json"}</w:instrText>
      </w:r>
      <w:r w:rsidR="00951833">
        <w:rPr>
          <w:color w:val="000000" w:themeColor="text1"/>
        </w:rPr>
        <w:fldChar w:fldCharType="separate"/>
      </w:r>
      <w:r w:rsidRPr="002718AC">
        <w:rPr>
          <w:noProof/>
          <w:color w:val="000000" w:themeColor="text1"/>
        </w:rPr>
        <w:t>[19]</w:t>
      </w:r>
      <w:r w:rsidR="00951833">
        <w:rPr>
          <w:color w:val="000000" w:themeColor="text1"/>
        </w:rPr>
        <w:fldChar w:fldCharType="end"/>
      </w:r>
      <w:r w:rsidR="00951833">
        <w:rPr>
          <w:color w:val="000000" w:themeColor="text1"/>
        </w:rPr>
        <w:t>.</w:t>
      </w:r>
      <w:r w:rsidR="00B20DE5">
        <w:rPr>
          <w:color w:val="000000" w:themeColor="text1"/>
        </w:rPr>
        <w:t xml:space="preserve"> </w:t>
      </w:r>
      <w:r w:rsidR="00DA2B43">
        <w:rPr>
          <w:color w:val="000000" w:themeColor="text1"/>
        </w:rPr>
        <w:t>Brosur digital pada sebuah produk otomotif berbasis Augmented Reality ekterior markerless</w:t>
      </w:r>
      <w:r w:rsidR="00B20DE5">
        <w:rPr>
          <w:color w:val="000000" w:themeColor="text1"/>
        </w:rPr>
        <w:fldChar w:fldCharType="begin" w:fldLock="1"/>
      </w:r>
      <w:r w:rsidR="00643F64">
        <w:rPr>
          <w:color w:val="000000" w:themeColor="text1"/>
        </w:rPr>
        <w:instrText>ADDIN CSL_CITATION {"citationItems":[{"id":"ITEM-1","itemData":{"ISSN":"2460-7908","abstract":"Traditionally, brochures are widely used in the delivery of information about a product. Along with technological developments, this brochure can be developed into an interactive digital brochure by implementing markerless augmented reality methods so that application content can interact with the environment. The test results using the rating scale obtained assessment aspects of the display included in the category of very good (130.75), aspects of the content included in the good category (129.75) and in total classified as very good (130.25). This shows that the digital brochure application developed is quite good and can be useful both for Automotive product marketers and for consumers.","author":[{"dropping-particle":"","family":"Aries Suharso, Jajam Haerul Jaman","given":"Alex Mulyana","non-dropping-particle":"","parse-names":false,"suffix":""}],"container-title":"Journal of Integrated Technology)","id":"ITEM-1","issue":"1","issued":{"date-parts":[["2020"]]},"page":"25-30","title":"Brosur Digital Untuk Fitur Eksterior Produk Otomotif Berbasis","type":"article-journal","volume":"6"},"uris":["http://www.mendeley.com/documents/?uuid=9400dace-2b26-4dc8-938c-b0ba700ff02c"]}],"mendeley":{"formattedCitation":"[4]","plainTextFormattedCitation":"[4]","previouslyFormattedCitation":"[4]"},"properties":{"noteIndex":0},"schema":"https://github.com/citation-style-language/schema/raw/master/csl-citation.json"}</w:instrText>
      </w:r>
      <w:r w:rsidR="00B20DE5">
        <w:rPr>
          <w:color w:val="000000" w:themeColor="text1"/>
        </w:rPr>
        <w:fldChar w:fldCharType="separate"/>
      </w:r>
      <w:r w:rsidR="00643F64" w:rsidRPr="00643F64">
        <w:rPr>
          <w:noProof/>
          <w:color w:val="000000" w:themeColor="text1"/>
        </w:rPr>
        <w:t>[4]</w:t>
      </w:r>
      <w:r w:rsidR="00B20DE5">
        <w:rPr>
          <w:color w:val="000000" w:themeColor="text1"/>
        </w:rPr>
        <w:fldChar w:fldCharType="end"/>
      </w:r>
      <w:r w:rsidR="00B20DE5">
        <w:rPr>
          <w:color w:val="000000" w:themeColor="text1"/>
        </w:rPr>
        <w:t xml:space="preserve">. </w:t>
      </w:r>
      <w:r w:rsidR="00330D95">
        <w:rPr>
          <w:color w:val="000000" w:themeColor="text1"/>
        </w:rPr>
        <w:t>Media promosi dengan menggunakan augmented reality</w:t>
      </w:r>
      <w:r w:rsidR="00B20DE5">
        <w:rPr>
          <w:color w:val="000000" w:themeColor="text1"/>
        </w:rPr>
        <w:t xml:space="preserve"> </w:t>
      </w:r>
      <w:r w:rsidR="00B20DE5">
        <w:rPr>
          <w:color w:val="000000" w:themeColor="text1"/>
        </w:rPr>
        <w:fldChar w:fldCharType="begin" w:fldLock="1"/>
      </w:r>
      <w:r>
        <w:rPr>
          <w:color w:val="000000" w:themeColor="text1"/>
        </w:rPr>
        <w:instrText>ADDIN CSL_CITATION {"citationItems":[{"id":"ITEM-1","itemData":{"abstract":"Augmented Reality as a technology that combines virtual and real has a rapid development. The use of augmented reality is inseparable from a marker object known as a marker. The use of markers in Augmented reality is taken from images made with the Target Management System (TMS) like Vuforia. In the use of markers, Vuforia provides a rating on a scale of 1 to 5 stars to facilitate marker detection. In the marker detection process using the application, there is sometimes a delay between the cameras when it detects the information that appears on the device. One of the variables that causes delay is the distance between the device and the marker. In the PROTI (Informatics Engineering Promotion) application, 6 markers with a 4 star rating were tested with five different distances for each marker. The distance used is in accordance with the user's habits in using the device. Tests conducted get the results that the best distance in marker detection is at a distance of 20 cm with all information displayed and a short delay time. Meanwhile, in the shortest distance, which is 10 cm, information does not appear, because the marker is not detected.","author":[{"dropping-particle":"","family":"Putra","given":"Dede Wira Trise","non-dropping-particle":"","parse-names":false,"suffix":""},{"dropping-particle":"","family":"Windyana","given":"Putri","non-dropping-particle":"","parse-names":false,"suffix":""},{"dropping-particle":"","family":"Syahrani","given":"Anna","non-dropping-particle":"","parse-names":false,"suffix":""},{"dropping-particle":"","family":"Mandarani","given":"Putri","non-dropping-particle":"","parse-names":false,"suffix":""}],"container-title":"Edik Informatika","id":"ITEM-1","issue":"2","issued":{"date-parts":[["2020"]]},"title":"Pengaruh Jarak Deteksi Marker Terhadap Waktu Delay Pada Augmented Reality","type":"article-journal","volume":"6"},"uris":["http://www.mendeley.com/documents/?uuid=943373f6-4330-4b7c-9ad9-f694d5789e56"]}],"mendeley":{"formattedCitation":"[20]","plainTextFormattedCitation":"[20]","previouslyFormattedCitation":"[20]"},"properties":{"noteIndex":0},"schema":"https://github.com/citation-style-language/schema/raw/master/csl-citation.json"}</w:instrText>
      </w:r>
      <w:r w:rsidR="00B20DE5">
        <w:rPr>
          <w:color w:val="000000" w:themeColor="text1"/>
        </w:rPr>
        <w:fldChar w:fldCharType="separate"/>
      </w:r>
      <w:r w:rsidRPr="002718AC">
        <w:rPr>
          <w:noProof/>
          <w:color w:val="000000" w:themeColor="text1"/>
        </w:rPr>
        <w:t>[20]</w:t>
      </w:r>
      <w:r w:rsidR="00B20DE5">
        <w:rPr>
          <w:color w:val="000000" w:themeColor="text1"/>
        </w:rPr>
        <w:fldChar w:fldCharType="end"/>
      </w:r>
      <w:r w:rsidR="00B20DE5">
        <w:rPr>
          <w:color w:val="000000" w:themeColor="text1"/>
        </w:rPr>
        <w:t xml:space="preserve">. </w:t>
      </w:r>
    </w:p>
    <w:p w14:paraId="04C178D5" w14:textId="411572DD" w:rsidR="00D51DC1" w:rsidRDefault="0095333B" w:rsidP="00552DAD">
      <w:pPr>
        <w:pStyle w:val="TeksIsi"/>
        <w:ind w:firstLine="720"/>
        <w:jc w:val="both"/>
        <w:rPr>
          <w:color w:val="000000" w:themeColor="text1"/>
        </w:rPr>
      </w:pPr>
      <w:r>
        <w:rPr>
          <w:color w:val="000000" w:themeColor="text1"/>
        </w:rPr>
        <w:t xml:space="preserve"> </w:t>
      </w:r>
      <w:r w:rsidR="00330D95">
        <w:rPr>
          <w:color w:val="000000" w:themeColor="text1"/>
        </w:rPr>
        <w:t>Menurut penelitian sebelumnya yang sudah dijelaskan maka jiarmah group</w:t>
      </w:r>
      <w:r w:rsidR="00966CB2">
        <w:rPr>
          <w:color w:val="000000" w:themeColor="text1"/>
        </w:rPr>
        <w:t xml:space="preserve"> memliki kesulitan dalam melakukan promosi,yang sebelumnya menggunakan brosur yang menampilkan 2D</w:t>
      </w:r>
      <w:r w:rsidR="00552DAD" w:rsidRPr="00552DAD">
        <w:rPr>
          <w:color w:val="000000" w:themeColor="text1"/>
        </w:rPr>
        <w:t>.</w:t>
      </w:r>
      <w:r w:rsidR="00966CB2">
        <w:rPr>
          <w:color w:val="000000" w:themeColor="text1"/>
        </w:rPr>
        <w:t xml:space="preserve"> Dengan mempertimbangkan permasalahan tersebut maka jiarmah grup akan membuat desain properti augmentde reality untuk mempermudah dalam melakukan sebuah promosi dan dapat menarik perhatian masyarakat umum.</w:t>
      </w:r>
    </w:p>
    <w:p w14:paraId="01BD2785" w14:textId="4E509356" w:rsidR="007E6B2A" w:rsidRDefault="007E6B2A" w:rsidP="00645A7D">
      <w:pPr>
        <w:pStyle w:val="TeksIsi"/>
        <w:ind w:left="990"/>
        <w:jc w:val="both"/>
        <w:rPr>
          <w:sz w:val="23"/>
          <w:szCs w:val="23"/>
        </w:rPr>
      </w:pPr>
    </w:p>
    <w:p w14:paraId="04312D60" w14:textId="2199313B" w:rsidR="00966CB2" w:rsidRDefault="00966CB2" w:rsidP="00645A7D">
      <w:pPr>
        <w:pStyle w:val="TeksIsi"/>
        <w:ind w:left="990"/>
        <w:jc w:val="both"/>
        <w:rPr>
          <w:sz w:val="23"/>
          <w:szCs w:val="23"/>
        </w:rPr>
      </w:pPr>
    </w:p>
    <w:p w14:paraId="0D026879" w14:textId="25D337F7" w:rsidR="00966CB2" w:rsidRDefault="00966CB2" w:rsidP="00645A7D">
      <w:pPr>
        <w:pStyle w:val="TeksIsi"/>
        <w:ind w:left="990"/>
        <w:jc w:val="both"/>
        <w:rPr>
          <w:sz w:val="23"/>
          <w:szCs w:val="23"/>
        </w:rPr>
      </w:pPr>
    </w:p>
    <w:p w14:paraId="3316BF78" w14:textId="77777777" w:rsidR="00966CB2" w:rsidRDefault="00966CB2" w:rsidP="00645A7D">
      <w:pPr>
        <w:pStyle w:val="TeksIsi"/>
        <w:ind w:left="990"/>
        <w:jc w:val="both"/>
        <w:rPr>
          <w:sz w:val="23"/>
          <w:szCs w:val="23"/>
        </w:rPr>
      </w:pPr>
    </w:p>
    <w:p w14:paraId="5B6F00E8" w14:textId="3DBE730D" w:rsidR="00883245" w:rsidRDefault="00966CB2" w:rsidP="001C5984">
      <w:pPr>
        <w:pStyle w:val="Judul1"/>
        <w:ind w:left="0"/>
      </w:pPr>
      <w:r>
        <w:t>METODOLOGI</w:t>
      </w:r>
    </w:p>
    <w:p w14:paraId="55D968AE" w14:textId="77777777" w:rsidR="009A4CC3" w:rsidRDefault="009A4CC3" w:rsidP="00DE79FD">
      <w:pPr>
        <w:ind w:firstLine="720"/>
        <w:jc w:val="both"/>
        <w:rPr>
          <w:sz w:val="24"/>
          <w:szCs w:val="24"/>
        </w:rPr>
      </w:pPr>
    </w:p>
    <w:p w14:paraId="3BCEB825" w14:textId="394B1928" w:rsidR="007E6B2A" w:rsidRDefault="00966CB2" w:rsidP="00DE79FD">
      <w:pPr>
        <w:ind w:firstLine="720"/>
        <w:jc w:val="both"/>
        <w:rPr>
          <w:sz w:val="24"/>
          <w:szCs w:val="24"/>
        </w:rPr>
      </w:pPr>
      <w:r>
        <w:rPr>
          <w:sz w:val="24"/>
          <w:szCs w:val="24"/>
        </w:rPr>
        <w:t>Pendekatan prototyping dapat digunakan sebagai metode penelitian dalam mendesain augmented reality dengan baik. Pendektan ini memiliki 3 tahap yang pertama mendengarkan klien, membangun atau memperbau=rui mouckup dan menguji mockup serta dapat dilihat pada gambar dibawah ini</w:t>
      </w:r>
      <w:r w:rsidR="00DE79FD" w:rsidRPr="00DE79FD">
        <w:rPr>
          <w:sz w:val="24"/>
          <w:szCs w:val="24"/>
        </w:rPr>
        <w:t>:</w:t>
      </w:r>
    </w:p>
    <w:p w14:paraId="1E9DBECD" w14:textId="024B8444" w:rsidR="00BD6593" w:rsidRDefault="00DE79FD" w:rsidP="00DE79FD">
      <w:pPr>
        <w:ind w:left="990"/>
        <w:jc w:val="center"/>
        <w:rPr>
          <w:b/>
          <w:bCs/>
          <w:sz w:val="24"/>
          <w:szCs w:val="24"/>
        </w:rPr>
      </w:pPr>
      <w:r>
        <w:rPr>
          <w:noProof/>
        </w:rPr>
        <w:drawing>
          <wp:inline distT="0" distB="0" distL="0" distR="0" wp14:anchorId="261DD269" wp14:editId="1351E716">
            <wp:extent cx="2035810" cy="1674421"/>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extLst>
                        <a:ext uri="{28A0092B-C50C-407E-A947-70E740481C1C}">
                          <a14:useLocalDpi xmlns:a14="http://schemas.microsoft.com/office/drawing/2010/main"/>
                        </a:ext>
                      </a:extLst>
                    </a:blip>
                    <a:stretch>
                      <a:fillRect/>
                    </a:stretch>
                  </pic:blipFill>
                  <pic:spPr>
                    <a:xfrm>
                      <a:off x="0" y="0"/>
                      <a:ext cx="2043391" cy="1680656"/>
                    </a:xfrm>
                    <a:prstGeom prst="rect">
                      <a:avLst/>
                    </a:prstGeom>
                  </pic:spPr>
                </pic:pic>
              </a:graphicData>
            </a:graphic>
          </wp:inline>
        </w:drawing>
      </w:r>
    </w:p>
    <w:p w14:paraId="2CD0A5E0" w14:textId="769800EB" w:rsidR="00BD6593" w:rsidRDefault="00C04287" w:rsidP="00645A7D">
      <w:pPr>
        <w:ind w:left="990"/>
        <w:jc w:val="center"/>
        <w:rPr>
          <w:i/>
          <w:iCs/>
          <w:sz w:val="24"/>
          <w:szCs w:val="24"/>
        </w:rPr>
      </w:pPr>
      <w:r>
        <w:rPr>
          <w:sz w:val="24"/>
          <w:szCs w:val="24"/>
        </w:rPr>
        <w:t>Gambar</w:t>
      </w:r>
      <w:r w:rsidR="00DE79FD" w:rsidRPr="00DE79FD">
        <w:rPr>
          <w:sz w:val="24"/>
          <w:szCs w:val="24"/>
        </w:rPr>
        <w:t xml:space="preserve"> </w:t>
      </w:r>
      <w:r w:rsidR="00DE79FD">
        <w:rPr>
          <w:sz w:val="24"/>
          <w:szCs w:val="24"/>
        </w:rPr>
        <w:t>1</w:t>
      </w:r>
      <w:r w:rsidR="00DE79FD" w:rsidRPr="00DE79FD">
        <w:rPr>
          <w:sz w:val="24"/>
          <w:szCs w:val="24"/>
        </w:rPr>
        <w:t xml:space="preserve">. </w:t>
      </w:r>
      <w:r w:rsidR="00DE79FD">
        <w:rPr>
          <w:sz w:val="24"/>
          <w:szCs w:val="24"/>
        </w:rPr>
        <w:t>P</w:t>
      </w:r>
      <w:r w:rsidR="00DE79FD" w:rsidRPr="00DE79FD">
        <w:rPr>
          <w:sz w:val="24"/>
          <w:szCs w:val="24"/>
        </w:rPr>
        <w:t xml:space="preserve">rototype </w:t>
      </w:r>
      <w:r w:rsidR="00DE79FD">
        <w:rPr>
          <w:sz w:val="24"/>
          <w:szCs w:val="24"/>
        </w:rPr>
        <w:t>M</w:t>
      </w:r>
      <w:r w:rsidR="00DE79FD" w:rsidRPr="00DE79FD">
        <w:rPr>
          <w:sz w:val="24"/>
          <w:szCs w:val="24"/>
        </w:rPr>
        <w:t>ethod</w:t>
      </w:r>
      <w:r w:rsidR="00DE79FD">
        <w:rPr>
          <w:sz w:val="24"/>
          <w:szCs w:val="24"/>
        </w:rPr>
        <w:fldChar w:fldCharType="begin" w:fldLock="1"/>
      </w:r>
      <w:r w:rsidR="002718AC">
        <w:rPr>
          <w:sz w:val="24"/>
          <w:szCs w:val="24"/>
        </w:rPr>
        <w:instrText>ADDIN CSL_CITATION {"citationItems":[{"id":"ITEM-1","itemData":{"DOI":"https://doi.org/10.33330/jurteksi.v8i1.1239","abstract":"This study describes the INLA Goes to School Gymnastics activities which have temporarily not been running for a year due to the pandemic. Therefore, this study makes analysis and design which will later be made into applications for further research so that INLA goes to school Gymnastics activities can be carried out again during a pandemic and after a pandemic. lAugmented Reality is a technology that allows users to see a combination of real and virtual objects in a real environment and run in real time or realtime. lIn this study, the author makes a 3-dimensional animation design to make it look more attractive and increase interest in using the INLA Goes to School Augmented Reality Gymnastics application. The INLA Goes to School Gymnastics Application Based on Augmented Reality was created using the Unity application and in the animation stage using the Blender application.","author":[{"dropping-particle":"","family":"Yonky Pernando","given":"Axel Arya Maitri Cundana","non-dropping-particle":"","parse-names":false,"suffix":""}],"id":"ITEM-1","issue":"1","issued":{"date-parts":[["2021"]]},"page":"95-102","title":"INLA GOES TO SCHOOL AUGMENTED REALITY ANALYSIS AND DESIGN","type":"article-journal","volume":"VII"},"uris":["http://www.mendeley.com/documents/?uuid=856438dc-d9de-4887-8e4e-097fc2782b93"]}],"mendeley":{"formattedCitation":"[16]","plainTextFormattedCitation":"[16]","previouslyFormattedCitation":"[16]"},"properties":{"noteIndex":0},"schema":"https://github.com/citation-style-language/schema/raw/master/csl-citation.json"}</w:instrText>
      </w:r>
      <w:r w:rsidR="00DE79FD">
        <w:rPr>
          <w:sz w:val="24"/>
          <w:szCs w:val="24"/>
        </w:rPr>
        <w:fldChar w:fldCharType="separate"/>
      </w:r>
      <w:r w:rsidR="002718AC" w:rsidRPr="002718AC">
        <w:rPr>
          <w:noProof/>
          <w:sz w:val="24"/>
          <w:szCs w:val="24"/>
        </w:rPr>
        <w:t>[16]</w:t>
      </w:r>
      <w:r w:rsidR="00DE79FD">
        <w:rPr>
          <w:sz w:val="24"/>
          <w:szCs w:val="24"/>
        </w:rPr>
        <w:fldChar w:fldCharType="end"/>
      </w:r>
      <w:r w:rsidR="006B7810">
        <w:rPr>
          <w:i/>
          <w:iCs/>
          <w:sz w:val="24"/>
          <w:szCs w:val="24"/>
        </w:rPr>
        <w:t>.</w:t>
      </w:r>
    </w:p>
    <w:p w14:paraId="18D8DBA6" w14:textId="77777777" w:rsidR="008F20D9" w:rsidRDefault="008F20D9" w:rsidP="00645A7D">
      <w:pPr>
        <w:ind w:left="990"/>
        <w:rPr>
          <w:color w:val="000000" w:themeColor="text1"/>
        </w:rPr>
      </w:pPr>
    </w:p>
    <w:p w14:paraId="4EB62E1E" w14:textId="296D572C" w:rsidR="0070694D" w:rsidRPr="00A062A7" w:rsidRDefault="00B1720C" w:rsidP="0070694D">
      <w:pPr>
        <w:pStyle w:val="DaftarParagraf"/>
        <w:numPr>
          <w:ilvl w:val="0"/>
          <w:numId w:val="16"/>
        </w:numPr>
        <w:ind w:right="30"/>
        <w:rPr>
          <w:b/>
          <w:bCs/>
          <w:sz w:val="24"/>
          <w:szCs w:val="24"/>
        </w:rPr>
      </w:pPr>
      <w:r>
        <w:rPr>
          <w:b/>
          <w:bCs/>
          <w:sz w:val="24"/>
          <w:szCs w:val="24"/>
        </w:rPr>
        <w:t>Mendengarkan</w:t>
      </w:r>
    </w:p>
    <w:p w14:paraId="3661EB17" w14:textId="5FF34DB0" w:rsidR="009C3929" w:rsidRDefault="007D4162" w:rsidP="0070694D">
      <w:pPr>
        <w:pStyle w:val="DaftarParagraf"/>
        <w:ind w:left="720" w:right="30" w:firstLine="0"/>
        <w:rPr>
          <w:sz w:val="24"/>
          <w:szCs w:val="24"/>
        </w:rPr>
      </w:pPr>
      <w:r>
        <w:rPr>
          <w:sz w:val="24"/>
          <w:szCs w:val="24"/>
        </w:rPr>
        <w:t>Langkah pertama adalah mendengarkan konsumen atau mengindentifikasi kebutuhan mereka. Kebutuhan yang paling umum adalah pengetahuan dalam melakukan pengembangan termasuk menambahkan referensi-refrensi seperti jurnal,artikel dan beberapa buku pendukung dalam melakukan pembuatan aplikasiyang dibutuhkan.</w:t>
      </w:r>
    </w:p>
    <w:p w14:paraId="28187AB1" w14:textId="1588C6C9" w:rsidR="00A062A7" w:rsidRPr="00A062A7" w:rsidRDefault="007D4162" w:rsidP="00A062A7">
      <w:pPr>
        <w:pStyle w:val="DaftarParagraf"/>
        <w:numPr>
          <w:ilvl w:val="1"/>
          <w:numId w:val="16"/>
        </w:numPr>
        <w:ind w:right="30"/>
        <w:rPr>
          <w:b/>
          <w:bCs/>
          <w:sz w:val="24"/>
          <w:szCs w:val="24"/>
        </w:rPr>
      </w:pPr>
      <w:r>
        <w:rPr>
          <w:b/>
          <w:bCs/>
          <w:sz w:val="24"/>
          <w:szCs w:val="24"/>
        </w:rPr>
        <w:t>Wawancara</w:t>
      </w:r>
    </w:p>
    <w:p w14:paraId="7F294B6A" w14:textId="64B569DE" w:rsidR="00A062A7" w:rsidRDefault="007D4162" w:rsidP="00A062A7">
      <w:pPr>
        <w:pStyle w:val="DaftarParagraf"/>
        <w:ind w:left="1440" w:right="30" w:firstLine="0"/>
        <w:rPr>
          <w:sz w:val="24"/>
          <w:szCs w:val="24"/>
        </w:rPr>
      </w:pPr>
      <w:r>
        <w:rPr>
          <w:sz w:val="24"/>
          <w:szCs w:val="24"/>
        </w:rPr>
        <w:t>Untuk tahap ini melakukan sesi wawancara dengan perusahaan Jiarma</w:t>
      </w:r>
      <w:r w:rsidR="00B1720C">
        <w:rPr>
          <w:sz w:val="24"/>
          <w:szCs w:val="24"/>
        </w:rPr>
        <w:t>h</w:t>
      </w:r>
      <w:r>
        <w:rPr>
          <w:sz w:val="24"/>
          <w:szCs w:val="24"/>
        </w:rPr>
        <w:t xml:space="preserve"> Grup untuk mengumpulkan informasi-informasi seperti data yang nantinya mempermudah dalam melakukan peracangan aplikasi Augmented Reality.</w:t>
      </w:r>
    </w:p>
    <w:p w14:paraId="17FF53A3" w14:textId="645539C5" w:rsidR="00A062A7" w:rsidRPr="00A062A7" w:rsidRDefault="00B1720C" w:rsidP="00A062A7">
      <w:pPr>
        <w:pStyle w:val="DaftarParagraf"/>
        <w:numPr>
          <w:ilvl w:val="1"/>
          <w:numId w:val="16"/>
        </w:numPr>
        <w:ind w:right="30"/>
        <w:rPr>
          <w:b/>
          <w:bCs/>
          <w:sz w:val="24"/>
          <w:szCs w:val="24"/>
        </w:rPr>
      </w:pPr>
      <w:r>
        <w:rPr>
          <w:b/>
          <w:bCs/>
          <w:sz w:val="24"/>
          <w:szCs w:val="24"/>
        </w:rPr>
        <w:t>Refrensi Penelitian</w:t>
      </w:r>
    </w:p>
    <w:p w14:paraId="57246A52" w14:textId="7055D5FE" w:rsidR="00A062A7" w:rsidRDefault="00B1720C" w:rsidP="00A062A7">
      <w:pPr>
        <w:ind w:left="1440" w:right="30"/>
        <w:jc w:val="both"/>
        <w:rPr>
          <w:sz w:val="24"/>
          <w:szCs w:val="24"/>
        </w:rPr>
      </w:pPr>
      <w:r>
        <w:rPr>
          <w:sz w:val="24"/>
          <w:szCs w:val="24"/>
        </w:rPr>
        <w:t>Sebelum melakukan sebuah penelitian ini,maka perlu mencari tentang permasalahan yang ada pada jiarmah Grup agar dapat membantu dalam mengembangkan aplikasi ini.</w:t>
      </w:r>
    </w:p>
    <w:p w14:paraId="27FF57C7" w14:textId="77777777" w:rsidR="00B1720C" w:rsidRDefault="00B1720C" w:rsidP="00A062A7">
      <w:pPr>
        <w:ind w:left="1440" w:right="30"/>
        <w:jc w:val="both"/>
        <w:rPr>
          <w:sz w:val="24"/>
          <w:szCs w:val="24"/>
        </w:rPr>
      </w:pPr>
    </w:p>
    <w:p w14:paraId="1EB17649" w14:textId="688761F4" w:rsidR="00A062A7" w:rsidRPr="00A062A7" w:rsidRDefault="00B1720C" w:rsidP="00A062A7">
      <w:pPr>
        <w:pStyle w:val="DaftarParagraf"/>
        <w:numPr>
          <w:ilvl w:val="1"/>
          <w:numId w:val="16"/>
        </w:numPr>
        <w:ind w:right="30"/>
        <w:rPr>
          <w:b/>
          <w:bCs/>
          <w:sz w:val="24"/>
          <w:szCs w:val="24"/>
        </w:rPr>
      </w:pPr>
      <w:r>
        <w:rPr>
          <w:b/>
          <w:bCs/>
          <w:sz w:val="24"/>
          <w:szCs w:val="24"/>
        </w:rPr>
        <w:t>Pengumpulan Data</w:t>
      </w:r>
    </w:p>
    <w:p w14:paraId="2F6CC154" w14:textId="09C32DD2" w:rsidR="00A062A7" w:rsidRDefault="00B1720C" w:rsidP="00A062A7">
      <w:pPr>
        <w:ind w:left="1440" w:right="30"/>
        <w:jc w:val="both"/>
        <w:rPr>
          <w:sz w:val="24"/>
          <w:szCs w:val="24"/>
        </w:rPr>
      </w:pPr>
      <w:r>
        <w:rPr>
          <w:sz w:val="24"/>
          <w:szCs w:val="24"/>
        </w:rPr>
        <w:t>Data yang dikumpulkan berupa gambar-gambar produk dan video produk yang ada pada jiarmah grup yang nantinya akan diubah menjadai objek 3D.</w:t>
      </w:r>
    </w:p>
    <w:p w14:paraId="1FC177E1" w14:textId="77777777" w:rsidR="00B1720C" w:rsidRPr="00A062A7" w:rsidRDefault="00B1720C" w:rsidP="00A062A7">
      <w:pPr>
        <w:ind w:left="1440" w:right="30"/>
        <w:jc w:val="both"/>
        <w:rPr>
          <w:sz w:val="24"/>
          <w:szCs w:val="24"/>
        </w:rPr>
      </w:pPr>
    </w:p>
    <w:p w14:paraId="7ED7CF09" w14:textId="1D3EC6DD" w:rsidR="0070694D" w:rsidRPr="00A062A7" w:rsidRDefault="00B1720C" w:rsidP="0070694D">
      <w:pPr>
        <w:pStyle w:val="DaftarParagraf"/>
        <w:numPr>
          <w:ilvl w:val="0"/>
          <w:numId w:val="16"/>
        </w:numPr>
        <w:ind w:right="30"/>
        <w:rPr>
          <w:b/>
          <w:bCs/>
          <w:sz w:val="24"/>
          <w:szCs w:val="24"/>
        </w:rPr>
      </w:pPr>
      <w:r>
        <w:rPr>
          <w:b/>
          <w:bCs/>
          <w:sz w:val="24"/>
          <w:szCs w:val="24"/>
        </w:rPr>
        <w:t>Perancangan</w:t>
      </w:r>
    </w:p>
    <w:p w14:paraId="2599D6E6" w14:textId="3F43A826" w:rsidR="0070694D" w:rsidRDefault="00B1720C" w:rsidP="0070694D">
      <w:pPr>
        <w:pStyle w:val="DaftarParagraf"/>
        <w:ind w:left="720" w:right="30" w:firstLine="0"/>
        <w:rPr>
          <w:sz w:val="24"/>
          <w:szCs w:val="24"/>
        </w:rPr>
      </w:pPr>
      <w:r>
        <w:rPr>
          <w:sz w:val="24"/>
          <w:szCs w:val="24"/>
        </w:rPr>
        <w:t>Pada tahap ini maka dilakukan sebuah rancangan gambar yang nantinya akan diimplementasikan ke Augmented Reality untuk mempermudah marketing Jiarmah Grup dalam melakukan promosi dengan tampilan berupa 3D.</w:t>
      </w:r>
    </w:p>
    <w:p w14:paraId="1ABAD8B0" w14:textId="77777777" w:rsidR="00E5251B" w:rsidRPr="00E5251B" w:rsidRDefault="00E5251B" w:rsidP="00E5251B">
      <w:pPr>
        <w:pStyle w:val="DaftarParagraf"/>
        <w:numPr>
          <w:ilvl w:val="1"/>
          <w:numId w:val="16"/>
        </w:numPr>
        <w:ind w:right="30"/>
        <w:rPr>
          <w:b/>
          <w:bCs/>
          <w:sz w:val="24"/>
          <w:szCs w:val="24"/>
        </w:rPr>
      </w:pPr>
      <w:r w:rsidRPr="00E5251B">
        <w:rPr>
          <w:b/>
          <w:bCs/>
          <w:sz w:val="24"/>
          <w:szCs w:val="24"/>
        </w:rPr>
        <w:t>Design</w:t>
      </w:r>
    </w:p>
    <w:p w14:paraId="0795B5B0" w14:textId="3035E759" w:rsidR="00E5251B" w:rsidRPr="00E5251B" w:rsidRDefault="00B1720C" w:rsidP="00E5251B">
      <w:pPr>
        <w:pStyle w:val="DaftarParagraf"/>
        <w:ind w:left="1440" w:right="30" w:firstLine="0"/>
        <w:rPr>
          <w:sz w:val="24"/>
          <w:szCs w:val="24"/>
        </w:rPr>
      </w:pPr>
      <w:r>
        <w:rPr>
          <w:sz w:val="24"/>
          <w:szCs w:val="24"/>
        </w:rPr>
        <w:t>Untuk melakukan desain maka perlu dibuat melalui wireframe untuk tampilan interface.</w:t>
      </w:r>
    </w:p>
    <w:p w14:paraId="15B671DD" w14:textId="03B60ACC" w:rsidR="0070694D" w:rsidRPr="00E5251B" w:rsidRDefault="00B1720C" w:rsidP="0070694D">
      <w:pPr>
        <w:pStyle w:val="DaftarParagraf"/>
        <w:numPr>
          <w:ilvl w:val="0"/>
          <w:numId w:val="16"/>
        </w:numPr>
        <w:ind w:right="30"/>
        <w:rPr>
          <w:b/>
          <w:bCs/>
          <w:sz w:val="24"/>
          <w:szCs w:val="24"/>
        </w:rPr>
      </w:pPr>
      <w:r>
        <w:rPr>
          <w:b/>
          <w:bCs/>
          <w:sz w:val="24"/>
          <w:szCs w:val="24"/>
        </w:rPr>
        <w:t>Evaluasi</w:t>
      </w:r>
    </w:p>
    <w:p w14:paraId="6DC424A2" w14:textId="6C81092F" w:rsidR="0070694D" w:rsidRDefault="00B1720C" w:rsidP="0070694D">
      <w:pPr>
        <w:pStyle w:val="DaftarParagraf"/>
        <w:ind w:left="720" w:right="30" w:firstLine="0"/>
        <w:rPr>
          <w:sz w:val="24"/>
          <w:szCs w:val="24"/>
        </w:rPr>
      </w:pPr>
      <w:r>
        <w:rPr>
          <w:sz w:val="24"/>
          <w:szCs w:val="24"/>
        </w:rPr>
        <w:t>Pada tahap ini, maka dilakukan tes penggunaan augmented reality dalam promosikan produk properti yang ada pada di jiarmah grup dan nantinya akan di evaluasi jika ada kesalahan dalam melakukan tampilan di AR tersebut.</w:t>
      </w:r>
    </w:p>
    <w:p w14:paraId="5369DD0E" w14:textId="77777777" w:rsidR="0070694D" w:rsidRPr="0070694D" w:rsidRDefault="0070694D" w:rsidP="0070694D">
      <w:pPr>
        <w:pStyle w:val="DaftarParagraf"/>
        <w:ind w:left="720" w:right="30" w:firstLine="0"/>
        <w:rPr>
          <w:sz w:val="24"/>
          <w:szCs w:val="24"/>
        </w:rPr>
      </w:pPr>
    </w:p>
    <w:p w14:paraId="0A9CF61D" w14:textId="77777777" w:rsidR="009F6E36" w:rsidRPr="009F6E36" w:rsidRDefault="009F6E36" w:rsidP="009F6E36">
      <w:pPr>
        <w:pStyle w:val="DaftarParagraf"/>
        <w:ind w:left="720" w:firstLine="0"/>
        <w:rPr>
          <w:sz w:val="24"/>
          <w:szCs w:val="24"/>
        </w:rPr>
      </w:pPr>
    </w:p>
    <w:p w14:paraId="595685DB" w14:textId="458DCFF8" w:rsidR="0070694D" w:rsidRPr="0070694D" w:rsidRDefault="00B1720C" w:rsidP="0070694D">
      <w:pPr>
        <w:pStyle w:val="Judul1"/>
        <w:ind w:left="0"/>
      </w:pPr>
      <w:r>
        <w:t>HASIL DAN PEMBAHASAN</w:t>
      </w:r>
    </w:p>
    <w:p w14:paraId="44E936B5" w14:textId="77777777" w:rsidR="009A4CC3" w:rsidRDefault="009A4CC3" w:rsidP="009A4CC3"/>
    <w:p w14:paraId="01699807" w14:textId="29B5FCAE" w:rsidR="00594F76" w:rsidRDefault="00B1720C" w:rsidP="001C5984">
      <w:pPr>
        <w:pStyle w:val="Judul2"/>
        <w:ind w:left="0"/>
        <w:rPr>
          <w:i w:val="0"/>
          <w:iCs w:val="0"/>
        </w:rPr>
      </w:pPr>
      <w:r>
        <w:rPr>
          <w:i w:val="0"/>
          <w:iCs w:val="0"/>
        </w:rPr>
        <w:t>Desain Aplikasi</w:t>
      </w:r>
    </w:p>
    <w:p w14:paraId="7059A8DB" w14:textId="02096276" w:rsidR="00261482" w:rsidRDefault="00261482" w:rsidP="00B1720C">
      <w:pPr>
        <w:jc w:val="both"/>
        <w:rPr>
          <w:sz w:val="24"/>
          <w:szCs w:val="24"/>
        </w:rPr>
      </w:pPr>
      <w:r>
        <w:rPr>
          <w:sz w:val="24"/>
          <w:szCs w:val="24"/>
        </w:rPr>
        <w:t>Pada perancangan aplikasi ini langkah yang harus dilakukan adalah yang pertama merancangan sebuah aplikasi dalam format wireframe. selanjutnya membuat objek 3D dengan menggunakan foto atau video yang didapatkan saat pengambilan data. Lalu sketchup digunakan untuk membuat objek 3D ruang</w:t>
      </w:r>
      <w:r w:rsidR="000855BD">
        <w:rPr>
          <w:sz w:val="24"/>
          <w:szCs w:val="24"/>
        </w:rPr>
        <w:t>.</w:t>
      </w:r>
    </w:p>
    <w:p w14:paraId="3D12E8DD" w14:textId="197C2F45" w:rsidR="000855BD" w:rsidRDefault="000855BD" w:rsidP="00B1720C">
      <w:pPr>
        <w:jc w:val="both"/>
        <w:rPr>
          <w:sz w:val="24"/>
          <w:szCs w:val="24"/>
        </w:rPr>
      </w:pPr>
    </w:p>
    <w:p w14:paraId="4C2E3166" w14:textId="3D042213" w:rsidR="000855BD" w:rsidRDefault="000855BD" w:rsidP="00B1720C">
      <w:pPr>
        <w:jc w:val="both"/>
        <w:rPr>
          <w:sz w:val="24"/>
          <w:szCs w:val="24"/>
        </w:rPr>
      </w:pPr>
      <w:r>
        <w:rPr>
          <w:sz w:val="24"/>
          <w:szCs w:val="24"/>
        </w:rPr>
        <w:t>Sedangkan blender untuk mengubah titik anchor point ke tengah objek. Setelah itu 3D ini digabungkan kedalam unity dan diberi pengkodean terhadap beberapa tombol yang ada pada aplikasi yang dibuat dan di eksport ke aplikasi ventuk apk.</w:t>
      </w:r>
    </w:p>
    <w:p w14:paraId="03622C48" w14:textId="77777777" w:rsidR="00261482" w:rsidRDefault="00261482" w:rsidP="00B1720C">
      <w:pPr>
        <w:jc w:val="both"/>
        <w:rPr>
          <w:sz w:val="24"/>
          <w:szCs w:val="24"/>
        </w:rPr>
      </w:pPr>
    </w:p>
    <w:p w14:paraId="19152B59" w14:textId="41788543" w:rsidR="009A4CC3" w:rsidRDefault="009A4CC3" w:rsidP="009A4CC3">
      <w:pPr>
        <w:jc w:val="center"/>
        <w:rPr>
          <w:sz w:val="24"/>
          <w:szCs w:val="24"/>
        </w:rPr>
      </w:pPr>
    </w:p>
    <w:p w14:paraId="479D3A93" w14:textId="75DCEE11" w:rsidR="00E5251B" w:rsidRDefault="00E5251B" w:rsidP="009A4CC3">
      <w:pPr>
        <w:jc w:val="center"/>
        <w:rPr>
          <w:sz w:val="24"/>
          <w:szCs w:val="24"/>
        </w:rPr>
      </w:pPr>
    </w:p>
    <w:p w14:paraId="37A60C1F" w14:textId="782BC42B" w:rsidR="00E5251B" w:rsidRDefault="00E5251B" w:rsidP="009A4CC3">
      <w:pPr>
        <w:jc w:val="center"/>
        <w:rPr>
          <w:sz w:val="24"/>
          <w:szCs w:val="24"/>
        </w:rPr>
      </w:pPr>
    </w:p>
    <w:p w14:paraId="02B6CEEF" w14:textId="5D57D04B" w:rsidR="0070694D" w:rsidRDefault="00C04287" w:rsidP="009A4CC3">
      <w:pPr>
        <w:jc w:val="center"/>
        <w:rPr>
          <w:sz w:val="24"/>
          <w:szCs w:val="24"/>
        </w:rPr>
      </w:pPr>
      <w:r>
        <w:rPr>
          <w:sz w:val="24"/>
          <w:szCs w:val="24"/>
        </w:rPr>
        <w:t>Tabel</w:t>
      </w:r>
      <w:r w:rsidR="009A4CC3" w:rsidRPr="009A4CC3">
        <w:rPr>
          <w:sz w:val="24"/>
          <w:szCs w:val="24"/>
        </w:rPr>
        <w:t xml:space="preserve"> 1. Application Display Design</w:t>
      </w:r>
    </w:p>
    <w:tbl>
      <w:tblPr>
        <w:tblStyle w:val="KisiTabel"/>
        <w:tblW w:w="0" w:type="auto"/>
        <w:tblInd w:w="108" w:type="dxa"/>
        <w:tblLook w:val="04A0" w:firstRow="1" w:lastRow="0" w:firstColumn="1" w:lastColumn="0" w:noHBand="0" w:noVBand="1"/>
      </w:tblPr>
      <w:tblGrid>
        <w:gridCol w:w="505"/>
        <w:gridCol w:w="2470"/>
        <w:gridCol w:w="1753"/>
      </w:tblGrid>
      <w:tr w:rsidR="0070694D" w14:paraId="35F2666F" w14:textId="77777777" w:rsidTr="0070694D">
        <w:tc>
          <w:tcPr>
            <w:tcW w:w="450" w:type="dxa"/>
            <w:vAlign w:val="center"/>
          </w:tcPr>
          <w:p w14:paraId="1ACC9779" w14:textId="6A1C69B9" w:rsidR="0070694D" w:rsidRDefault="0070694D" w:rsidP="0070694D">
            <w:pPr>
              <w:jc w:val="center"/>
              <w:rPr>
                <w:sz w:val="24"/>
                <w:szCs w:val="24"/>
              </w:rPr>
            </w:pPr>
            <w:r>
              <w:rPr>
                <w:sz w:val="24"/>
                <w:szCs w:val="24"/>
              </w:rPr>
              <w:t>No</w:t>
            </w:r>
          </w:p>
        </w:tc>
        <w:tc>
          <w:tcPr>
            <w:tcW w:w="2666" w:type="dxa"/>
            <w:vAlign w:val="center"/>
          </w:tcPr>
          <w:p w14:paraId="35DBB395" w14:textId="388B0707" w:rsidR="0070694D" w:rsidRDefault="0070694D" w:rsidP="0070694D">
            <w:pPr>
              <w:jc w:val="center"/>
              <w:rPr>
                <w:sz w:val="24"/>
                <w:szCs w:val="24"/>
              </w:rPr>
            </w:pPr>
            <w:r w:rsidRPr="0070694D">
              <w:rPr>
                <w:sz w:val="24"/>
                <w:szCs w:val="24"/>
              </w:rPr>
              <w:t>Storyboard</w:t>
            </w:r>
          </w:p>
        </w:tc>
        <w:tc>
          <w:tcPr>
            <w:tcW w:w="1474" w:type="dxa"/>
            <w:vAlign w:val="center"/>
          </w:tcPr>
          <w:p w14:paraId="48851E90" w14:textId="75645E99" w:rsidR="0070694D" w:rsidRDefault="0070694D" w:rsidP="0070694D">
            <w:pPr>
              <w:jc w:val="center"/>
              <w:rPr>
                <w:sz w:val="24"/>
                <w:szCs w:val="24"/>
              </w:rPr>
            </w:pPr>
            <w:r w:rsidRPr="0070694D">
              <w:rPr>
                <w:sz w:val="24"/>
                <w:szCs w:val="24"/>
              </w:rPr>
              <w:t>Information</w:t>
            </w:r>
          </w:p>
        </w:tc>
      </w:tr>
      <w:tr w:rsidR="0070694D" w14:paraId="3CB3F993" w14:textId="77777777" w:rsidTr="0070694D">
        <w:tc>
          <w:tcPr>
            <w:tcW w:w="450" w:type="dxa"/>
            <w:vAlign w:val="center"/>
          </w:tcPr>
          <w:p w14:paraId="2F508E49" w14:textId="5F10C229" w:rsidR="0070694D" w:rsidRDefault="0070694D" w:rsidP="0070694D">
            <w:pPr>
              <w:jc w:val="center"/>
              <w:rPr>
                <w:sz w:val="24"/>
                <w:szCs w:val="24"/>
              </w:rPr>
            </w:pPr>
            <w:r>
              <w:rPr>
                <w:sz w:val="24"/>
                <w:szCs w:val="24"/>
              </w:rPr>
              <w:t>1</w:t>
            </w:r>
          </w:p>
        </w:tc>
        <w:tc>
          <w:tcPr>
            <w:tcW w:w="2666" w:type="dxa"/>
          </w:tcPr>
          <w:p w14:paraId="406F57D1" w14:textId="40661B96" w:rsidR="0070694D" w:rsidRDefault="0070694D" w:rsidP="009A4CC3">
            <w:pPr>
              <w:jc w:val="center"/>
              <w:rPr>
                <w:sz w:val="24"/>
                <w:szCs w:val="24"/>
              </w:rPr>
            </w:pPr>
            <w:r>
              <w:rPr>
                <w:noProof/>
              </w:rPr>
              <w:drawing>
                <wp:inline distT="0" distB="0" distL="0" distR="0" wp14:anchorId="283D32EB" wp14:editId="481B0598">
                  <wp:extent cx="1132192" cy="119940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extLst>
                              <a:ext uri="{28A0092B-C50C-407E-A947-70E740481C1C}">
                                <a14:useLocalDpi xmlns:a14="http://schemas.microsoft.com/office/drawing/2010/main"/>
                              </a:ext>
                            </a:extLst>
                          </a:blip>
                          <a:stretch>
                            <a:fillRect/>
                          </a:stretch>
                        </pic:blipFill>
                        <pic:spPr>
                          <a:xfrm>
                            <a:off x="0" y="0"/>
                            <a:ext cx="1137453" cy="1204981"/>
                          </a:xfrm>
                          <a:prstGeom prst="rect">
                            <a:avLst/>
                          </a:prstGeom>
                        </pic:spPr>
                      </pic:pic>
                    </a:graphicData>
                  </a:graphic>
                </wp:inline>
              </w:drawing>
            </w:r>
          </w:p>
        </w:tc>
        <w:tc>
          <w:tcPr>
            <w:tcW w:w="1474" w:type="dxa"/>
          </w:tcPr>
          <w:p w14:paraId="0A88C9D7" w14:textId="25B7F8DB" w:rsidR="0070694D" w:rsidRDefault="000855BD" w:rsidP="0070694D">
            <w:pPr>
              <w:jc w:val="both"/>
              <w:rPr>
                <w:sz w:val="24"/>
                <w:szCs w:val="24"/>
              </w:rPr>
            </w:pPr>
            <w:r>
              <w:rPr>
                <w:sz w:val="24"/>
                <w:szCs w:val="24"/>
              </w:rPr>
              <w:t>Pada tampilan tersebut ada terdapat logo azure bay yang terdapat pada jiarmah grup sebagai nama perusahaan.</w:t>
            </w:r>
          </w:p>
        </w:tc>
      </w:tr>
      <w:tr w:rsidR="0070694D" w14:paraId="058C9FA0" w14:textId="77777777" w:rsidTr="009A4CC3">
        <w:tc>
          <w:tcPr>
            <w:tcW w:w="450" w:type="dxa"/>
            <w:vAlign w:val="center"/>
          </w:tcPr>
          <w:p w14:paraId="5F7A4648" w14:textId="20F58493" w:rsidR="0070694D" w:rsidRDefault="0070694D" w:rsidP="0070694D">
            <w:pPr>
              <w:jc w:val="center"/>
              <w:rPr>
                <w:sz w:val="24"/>
                <w:szCs w:val="24"/>
              </w:rPr>
            </w:pPr>
            <w:r>
              <w:rPr>
                <w:sz w:val="24"/>
                <w:szCs w:val="24"/>
              </w:rPr>
              <w:t>2</w:t>
            </w:r>
          </w:p>
        </w:tc>
        <w:tc>
          <w:tcPr>
            <w:tcW w:w="2666" w:type="dxa"/>
            <w:vAlign w:val="center"/>
          </w:tcPr>
          <w:p w14:paraId="70E715BD" w14:textId="3DCC24F4" w:rsidR="0070694D" w:rsidRDefault="009A4CC3" w:rsidP="009A4CC3">
            <w:pPr>
              <w:jc w:val="center"/>
              <w:rPr>
                <w:sz w:val="24"/>
                <w:szCs w:val="24"/>
              </w:rPr>
            </w:pPr>
            <w:r>
              <w:rPr>
                <w:noProof/>
              </w:rPr>
              <w:drawing>
                <wp:inline distT="0" distB="0" distL="0" distR="0" wp14:anchorId="5BB27689" wp14:editId="21D93781">
                  <wp:extent cx="1452880" cy="13537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56774" cy="1357416"/>
                          </a:xfrm>
                          <a:prstGeom prst="rect">
                            <a:avLst/>
                          </a:prstGeom>
                        </pic:spPr>
                      </pic:pic>
                    </a:graphicData>
                  </a:graphic>
                </wp:inline>
              </w:drawing>
            </w:r>
          </w:p>
        </w:tc>
        <w:tc>
          <w:tcPr>
            <w:tcW w:w="1474" w:type="dxa"/>
          </w:tcPr>
          <w:p w14:paraId="6C39EED7" w14:textId="47851566" w:rsidR="0070694D" w:rsidRDefault="000855BD" w:rsidP="0070694D">
            <w:pPr>
              <w:jc w:val="both"/>
              <w:rPr>
                <w:sz w:val="24"/>
                <w:szCs w:val="24"/>
              </w:rPr>
            </w:pPr>
            <w:r>
              <w:rPr>
                <w:sz w:val="24"/>
                <w:szCs w:val="24"/>
              </w:rPr>
              <w:t>Pada tampilan tersebut memperlihatkan halaman utama yang terdapat logo azure bay. Ada gambar kotak yang nantinya biasa di klik dan muncul gambar AR produk properti serta ada pop-up tentang informasi-informasi tentang aplikasi AR ini.</w:t>
            </w:r>
          </w:p>
        </w:tc>
      </w:tr>
      <w:tr w:rsidR="0070694D" w14:paraId="0BDD91D2" w14:textId="77777777" w:rsidTr="009A4CC3">
        <w:tc>
          <w:tcPr>
            <w:tcW w:w="450" w:type="dxa"/>
            <w:vAlign w:val="center"/>
          </w:tcPr>
          <w:p w14:paraId="7ED477CA" w14:textId="05EBC18A" w:rsidR="0070694D" w:rsidRDefault="0070694D" w:rsidP="0070694D">
            <w:pPr>
              <w:jc w:val="center"/>
              <w:rPr>
                <w:sz w:val="24"/>
                <w:szCs w:val="24"/>
              </w:rPr>
            </w:pPr>
            <w:r>
              <w:rPr>
                <w:sz w:val="24"/>
                <w:szCs w:val="24"/>
              </w:rPr>
              <w:t>3</w:t>
            </w:r>
          </w:p>
        </w:tc>
        <w:tc>
          <w:tcPr>
            <w:tcW w:w="2666" w:type="dxa"/>
            <w:vAlign w:val="center"/>
          </w:tcPr>
          <w:p w14:paraId="38048934" w14:textId="6E64218F" w:rsidR="0070694D" w:rsidRDefault="009A4CC3" w:rsidP="009A4CC3">
            <w:pPr>
              <w:jc w:val="center"/>
              <w:rPr>
                <w:sz w:val="24"/>
                <w:szCs w:val="24"/>
              </w:rPr>
            </w:pPr>
            <w:r>
              <w:rPr>
                <w:noProof/>
              </w:rPr>
              <w:drawing>
                <wp:inline distT="0" distB="0" distL="0" distR="0" wp14:anchorId="12684B89" wp14:editId="4FB26073">
                  <wp:extent cx="1440996" cy="1663372"/>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extLst>
                              <a:ext uri="{28A0092B-C50C-407E-A947-70E740481C1C}">
                                <a14:useLocalDpi xmlns:a14="http://schemas.microsoft.com/office/drawing/2010/main"/>
                              </a:ext>
                            </a:extLst>
                          </a:blip>
                          <a:stretch>
                            <a:fillRect/>
                          </a:stretch>
                        </pic:blipFill>
                        <pic:spPr>
                          <a:xfrm>
                            <a:off x="0" y="0"/>
                            <a:ext cx="1440996" cy="1663372"/>
                          </a:xfrm>
                          <a:prstGeom prst="rect">
                            <a:avLst/>
                          </a:prstGeom>
                        </pic:spPr>
                      </pic:pic>
                    </a:graphicData>
                  </a:graphic>
                </wp:inline>
              </w:drawing>
            </w:r>
          </w:p>
        </w:tc>
        <w:tc>
          <w:tcPr>
            <w:tcW w:w="1474" w:type="dxa"/>
          </w:tcPr>
          <w:p w14:paraId="21105D72" w14:textId="4A5316DF" w:rsidR="0070694D" w:rsidRDefault="00C04287" w:rsidP="0070694D">
            <w:pPr>
              <w:jc w:val="both"/>
              <w:rPr>
                <w:sz w:val="24"/>
                <w:szCs w:val="24"/>
              </w:rPr>
            </w:pPr>
            <w:r>
              <w:rPr>
                <w:sz w:val="24"/>
                <w:szCs w:val="24"/>
              </w:rPr>
              <w:t>Untuk tampilan berikut adalah tampilan lantai 1 yang menjadi acuan dalam membuat denah 3D. didalam tampilan tersebut ada 4 pop-up dengan masing-masing kegunaannya.</w:t>
            </w:r>
          </w:p>
        </w:tc>
      </w:tr>
      <w:tr w:rsidR="0070694D" w14:paraId="7DCA4E77" w14:textId="77777777" w:rsidTr="009A4CC3">
        <w:tc>
          <w:tcPr>
            <w:tcW w:w="450" w:type="dxa"/>
            <w:vAlign w:val="center"/>
          </w:tcPr>
          <w:p w14:paraId="4E2FC9A1" w14:textId="406C7F35" w:rsidR="0070694D" w:rsidRDefault="0070694D" w:rsidP="0070694D">
            <w:pPr>
              <w:jc w:val="center"/>
              <w:rPr>
                <w:sz w:val="24"/>
                <w:szCs w:val="24"/>
              </w:rPr>
            </w:pPr>
            <w:r>
              <w:rPr>
                <w:sz w:val="24"/>
                <w:szCs w:val="24"/>
              </w:rPr>
              <w:t>4</w:t>
            </w:r>
          </w:p>
        </w:tc>
        <w:tc>
          <w:tcPr>
            <w:tcW w:w="2666" w:type="dxa"/>
            <w:vAlign w:val="center"/>
          </w:tcPr>
          <w:p w14:paraId="1A570300" w14:textId="1E229885" w:rsidR="0070694D" w:rsidRDefault="009A4CC3" w:rsidP="009A4CC3">
            <w:pPr>
              <w:jc w:val="center"/>
              <w:rPr>
                <w:sz w:val="24"/>
                <w:szCs w:val="24"/>
              </w:rPr>
            </w:pPr>
            <w:r>
              <w:rPr>
                <w:noProof/>
              </w:rPr>
              <w:drawing>
                <wp:inline distT="0" distB="0" distL="0" distR="0" wp14:anchorId="3041FA16" wp14:editId="092AF984">
                  <wp:extent cx="1440815" cy="1567543"/>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28A0092B-C50C-407E-A947-70E740481C1C}">
                                <a14:useLocalDpi xmlns:a14="http://schemas.microsoft.com/office/drawing/2010/main"/>
                              </a:ext>
                            </a:extLst>
                          </a:blip>
                          <a:stretch>
                            <a:fillRect/>
                          </a:stretch>
                        </pic:blipFill>
                        <pic:spPr>
                          <a:xfrm>
                            <a:off x="0" y="0"/>
                            <a:ext cx="1441532" cy="1568323"/>
                          </a:xfrm>
                          <a:prstGeom prst="rect">
                            <a:avLst/>
                          </a:prstGeom>
                        </pic:spPr>
                      </pic:pic>
                    </a:graphicData>
                  </a:graphic>
                </wp:inline>
              </w:drawing>
            </w:r>
          </w:p>
        </w:tc>
        <w:tc>
          <w:tcPr>
            <w:tcW w:w="1474" w:type="dxa"/>
          </w:tcPr>
          <w:p w14:paraId="171AE4DA" w14:textId="1197A467" w:rsidR="0070694D" w:rsidRDefault="00C04287" w:rsidP="0070694D">
            <w:pPr>
              <w:jc w:val="both"/>
              <w:rPr>
                <w:sz w:val="24"/>
                <w:szCs w:val="24"/>
              </w:rPr>
            </w:pPr>
            <w:r>
              <w:rPr>
                <w:sz w:val="24"/>
                <w:szCs w:val="24"/>
              </w:rPr>
              <w:t>Tampilan selanjutnya berupa tampilan 3D secara keseluruhan.</w:t>
            </w:r>
          </w:p>
        </w:tc>
      </w:tr>
      <w:tr w:rsidR="00AA6798" w14:paraId="040CA225" w14:textId="77777777" w:rsidTr="009A4CC3">
        <w:tc>
          <w:tcPr>
            <w:tcW w:w="450" w:type="dxa"/>
            <w:vAlign w:val="center"/>
          </w:tcPr>
          <w:p w14:paraId="69A18261" w14:textId="73B50E80" w:rsidR="00AA6798" w:rsidRDefault="00AA6798" w:rsidP="0070694D">
            <w:pPr>
              <w:jc w:val="center"/>
              <w:rPr>
                <w:sz w:val="24"/>
                <w:szCs w:val="24"/>
              </w:rPr>
            </w:pPr>
            <w:r>
              <w:rPr>
                <w:sz w:val="24"/>
                <w:szCs w:val="24"/>
              </w:rPr>
              <w:t>5</w:t>
            </w:r>
          </w:p>
        </w:tc>
        <w:tc>
          <w:tcPr>
            <w:tcW w:w="2666" w:type="dxa"/>
            <w:vAlign w:val="center"/>
          </w:tcPr>
          <w:p w14:paraId="7413A398" w14:textId="2EA42722" w:rsidR="00AA6798" w:rsidRDefault="00AA6798" w:rsidP="009A4CC3">
            <w:pPr>
              <w:jc w:val="center"/>
              <w:rPr>
                <w:noProof/>
              </w:rPr>
            </w:pPr>
            <w:r>
              <w:rPr>
                <w:noProof/>
              </w:rPr>
              <w:drawing>
                <wp:inline distT="0" distB="0" distL="0" distR="0" wp14:anchorId="6A7E0D87" wp14:editId="50B2F958">
                  <wp:extent cx="1442481" cy="1656904"/>
                  <wp:effectExtent l="0" t="0" r="571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email">
                            <a:extLst>
                              <a:ext uri="{28A0092B-C50C-407E-A947-70E740481C1C}">
                                <a14:useLocalDpi xmlns:a14="http://schemas.microsoft.com/office/drawing/2010/main"/>
                              </a:ext>
                            </a:extLst>
                          </a:blip>
                          <a:stretch>
                            <a:fillRect/>
                          </a:stretch>
                        </pic:blipFill>
                        <pic:spPr>
                          <a:xfrm>
                            <a:off x="0" y="0"/>
                            <a:ext cx="1442481" cy="1656904"/>
                          </a:xfrm>
                          <a:prstGeom prst="rect">
                            <a:avLst/>
                          </a:prstGeom>
                        </pic:spPr>
                      </pic:pic>
                    </a:graphicData>
                  </a:graphic>
                </wp:inline>
              </w:drawing>
            </w:r>
          </w:p>
        </w:tc>
        <w:tc>
          <w:tcPr>
            <w:tcW w:w="1474" w:type="dxa"/>
          </w:tcPr>
          <w:p w14:paraId="3077EEB0" w14:textId="38730025" w:rsidR="00AA6798" w:rsidRPr="009A4CC3" w:rsidRDefault="00AA6798" w:rsidP="0070694D">
            <w:pPr>
              <w:jc w:val="both"/>
              <w:rPr>
                <w:sz w:val="24"/>
                <w:szCs w:val="24"/>
              </w:rPr>
            </w:pPr>
            <w:r w:rsidRPr="00AA6798">
              <w:rPr>
                <w:sz w:val="24"/>
                <w:szCs w:val="24"/>
              </w:rPr>
              <w:t>In this view, there are 4 buttons which have their respective functions.</w:t>
            </w:r>
          </w:p>
        </w:tc>
      </w:tr>
      <w:tr w:rsidR="00AA6798" w14:paraId="0FE63340" w14:textId="77777777" w:rsidTr="009A4CC3">
        <w:tc>
          <w:tcPr>
            <w:tcW w:w="450" w:type="dxa"/>
            <w:vAlign w:val="center"/>
          </w:tcPr>
          <w:p w14:paraId="2B363945" w14:textId="0D48DC72" w:rsidR="00AA6798" w:rsidRDefault="00AA6798" w:rsidP="0070694D">
            <w:pPr>
              <w:jc w:val="center"/>
              <w:rPr>
                <w:sz w:val="24"/>
                <w:szCs w:val="24"/>
              </w:rPr>
            </w:pPr>
            <w:r>
              <w:rPr>
                <w:sz w:val="24"/>
                <w:szCs w:val="24"/>
              </w:rPr>
              <w:t>6</w:t>
            </w:r>
          </w:p>
        </w:tc>
        <w:tc>
          <w:tcPr>
            <w:tcW w:w="2666" w:type="dxa"/>
            <w:vAlign w:val="center"/>
          </w:tcPr>
          <w:p w14:paraId="5A3FE289" w14:textId="33A06162" w:rsidR="00AA6798" w:rsidRDefault="00AA6798" w:rsidP="009A4CC3">
            <w:pPr>
              <w:jc w:val="center"/>
              <w:rPr>
                <w:noProof/>
              </w:rPr>
            </w:pPr>
            <w:r>
              <w:rPr>
                <w:noProof/>
              </w:rPr>
              <w:drawing>
                <wp:inline distT="0" distB="0" distL="0" distR="0" wp14:anchorId="2AC4B4C2" wp14:editId="18A1C23C">
                  <wp:extent cx="1440815" cy="1567543"/>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28A0092B-C50C-407E-A947-70E740481C1C}">
                                <a14:useLocalDpi xmlns:a14="http://schemas.microsoft.com/office/drawing/2010/main"/>
                              </a:ext>
                            </a:extLst>
                          </a:blip>
                          <a:stretch>
                            <a:fillRect/>
                          </a:stretch>
                        </pic:blipFill>
                        <pic:spPr>
                          <a:xfrm>
                            <a:off x="0" y="0"/>
                            <a:ext cx="1441532" cy="1568323"/>
                          </a:xfrm>
                          <a:prstGeom prst="rect">
                            <a:avLst/>
                          </a:prstGeom>
                        </pic:spPr>
                      </pic:pic>
                    </a:graphicData>
                  </a:graphic>
                </wp:inline>
              </w:drawing>
            </w:r>
          </w:p>
        </w:tc>
        <w:tc>
          <w:tcPr>
            <w:tcW w:w="1474" w:type="dxa"/>
          </w:tcPr>
          <w:p w14:paraId="5FE283C6" w14:textId="02D399D7" w:rsidR="00AA6798" w:rsidRPr="00AA6798" w:rsidRDefault="00C04287" w:rsidP="00AA6798">
            <w:pPr>
              <w:jc w:val="both"/>
              <w:rPr>
                <w:sz w:val="24"/>
                <w:szCs w:val="24"/>
              </w:rPr>
            </w:pPr>
            <w:r>
              <w:rPr>
                <w:sz w:val="24"/>
                <w:szCs w:val="24"/>
              </w:rPr>
              <w:t>Terdapat 4 pop-up yang memiiki fungsi masing-masing.</w:t>
            </w:r>
          </w:p>
        </w:tc>
      </w:tr>
      <w:tr w:rsidR="00F55E59" w14:paraId="32B461FD" w14:textId="77777777" w:rsidTr="009A4CC3">
        <w:tc>
          <w:tcPr>
            <w:tcW w:w="450" w:type="dxa"/>
            <w:vAlign w:val="center"/>
          </w:tcPr>
          <w:p w14:paraId="719F5546" w14:textId="4D200817" w:rsidR="00F55E59" w:rsidRDefault="00F55E59" w:rsidP="0070694D">
            <w:pPr>
              <w:jc w:val="center"/>
              <w:rPr>
                <w:sz w:val="24"/>
                <w:szCs w:val="24"/>
              </w:rPr>
            </w:pPr>
            <w:r>
              <w:rPr>
                <w:sz w:val="24"/>
                <w:szCs w:val="24"/>
              </w:rPr>
              <w:t>7</w:t>
            </w:r>
          </w:p>
        </w:tc>
        <w:tc>
          <w:tcPr>
            <w:tcW w:w="2666" w:type="dxa"/>
            <w:vAlign w:val="center"/>
          </w:tcPr>
          <w:p w14:paraId="08974490" w14:textId="461D355D" w:rsidR="00F55E59" w:rsidRDefault="00F55E59" w:rsidP="009A4CC3">
            <w:pPr>
              <w:jc w:val="center"/>
              <w:rPr>
                <w:noProof/>
              </w:rPr>
            </w:pPr>
            <w:r>
              <w:rPr>
                <w:noProof/>
              </w:rPr>
              <w:drawing>
                <wp:inline distT="0" distB="0" distL="0" distR="0" wp14:anchorId="6994F904" wp14:editId="4D704C1E">
                  <wp:extent cx="1440214" cy="1666584"/>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email">
                            <a:extLst>
                              <a:ext uri="{28A0092B-C50C-407E-A947-70E740481C1C}">
                                <a14:useLocalDpi xmlns:a14="http://schemas.microsoft.com/office/drawing/2010/main"/>
                              </a:ext>
                            </a:extLst>
                          </a:blip>
                          <a:stretch>
                            <a:fillRect/>
                          </a:stretch>
                        </pic:blipFill>
                        <pic:spPr>
                          <a:xfrm>
                            <a:off x="0" y="0"/>
                            <a:ext cx="1440214" cy="1666584"/>
                          </a:xfrm>
                          <a:prstGeom prst="rect">
                            <a:avLst/>
                          </a:prstGeom>
                        </pic:spPr>
                      </pic:pic>
                    </a:graphicData>
                  </a:graphic>
                </wp:inline>
              </w:drawing>
            </w:r>
          </w:p>
        </w:tc>
        <w:tc>
          <w:tcPr>
            <w:tcW w:w="1474" w:type="dxa"/>
          </w:tcPr>
          <w:p w14:paraId="2E2DEB9B" w14:textId="468A141E" w:rsidR="00F55E59" w:rsidRPr="00AA6798" w:rsidRDefault="00C04287" w:rsidP="00AA6798">
            <w:pPr>
              <w:jc w:val="both"/>
              <w:rPr>
                <w:sz w:val="24"/>
                <w:szCs w:val="24"/>
              </w:rPr>
            </w:pPr>
            <w:r>
              <w:rPr>
                <w:sz w:val="24"/>
                <w:szCs w:val="24"/>
              </w:rPr>
              <w:t>Tampilan pemandangan bangunan 3D secara keseluruhan</w:t>
            </w:r>
          </w:p>
        </w:tc>
      </w:tr>
    </w:tbl>
    <w:p w14:paraId="402037BB" w14:textId="77777777" w:rsidR="00F55E59" w:rsidRDefault="00F55E59" w:rsidP="00941BCD">
      <w:pPr>
        <w:jc w:val="both"/>
        <w:rPr>
          <w:sz w:val="24"/>
          <w:szCs w:val="24"/>
        </w:rPr>
      </w:pPr>
    </w:p>
    <w:p w14:paraId="69E3019E" w14:textId="6BE21D23" w:rsidR="00941BCD" w:rsidRDefault="00C04287" w:rsidP="00941BCD">
      <w:pPr>
        <w:jc w:val="both"/>
        <w:rPr>
          <w:sz w:val="24"/>
          <w:szCs w:val="24"/>
        </w:rPr>
      </w:pPr>
      <w:r>
        <w:rPr>
          <w:sz w:val="24"/>
          <w:szCs w:val="24"/>
        </w:rPr>
        <w:t>Selanjutnya terdapat perancangan aset bangunan dan perabotan yang ada pada aplikasi AR ini dengan berbgai bentuk,ukuran dan warna yang ditranformasikan menjadi benda 3D. desain aset ini berguna agar bangunan 3D bisa lebih cantik dan bagus.</w:t>
      </w:r>
    </w:p>
    <w:p w14:paraId="39FFDB03" w14:textId="2781E346" w:rsidR="00C04287" w:rsidRDefault="00C04287" w:rsidP="00941BCD">
      <w:pPr>
        <w:jc w:val="both"/>
        <w:rPr>
          <w:sz w:val="24"/>
          <w:szCs w:val="24"/>
        </w:rPr>
      </w:pPr>
    </w:p>
    <w:p w14:paraId="3CF8BE76" w14:textId="2DAF7A07" w:rsidR="00C04287" w:rsidRDefault="00C04287" w:rsidP="00941BCD">
      <w:pPr>
        <w:jc w:val="both"/>
        <w:rPr>
          <w:sz w:val="24"/>
          <w:szCs w:val="24"/>
        </w:rPr>
      </w:pPr>
    </w:p>
    <w:p w14:paraId="3FE92B1F" w14:textId="6F281029" w:rsidR="00C04287" w:rsidRDefault="00C04287" w:rsidP="00941BCD">
      <w:pPr>
        <w:jc w:val="both"/>
        <w:rPr>
          <w:sz w:val="24"/>
          <w:szCs w:val="24"/>
        </w:rPr>
      </w:pPr>
    </w:p>
    <w:p w14:paraId="6F00F52B" w14:textId="12CA71A1" w:rsidR="00C04287" w:rsidRDefault="00C04287" w:rsidP="00941BCD">
      <w:pPr>
        <w:jc w:val="both"/>
        <w:rPr>
          <w:sz w:val="24"/>
          <w:szCs w:val="24"/>
        </w:rPr>
      </w:pPr>
    </w:p>
    <w:p w14:paraId="7B75DC77" w14:textId="77777777" w:rsidR="00C04287" w:rsidRDefault="00C04287" w:rsidP="00941BCD">
      <w:pPr>
        <w:jc w:val="both"/>
        <w:rPr>
          <w:sz w:val="24"/>
          <w:szCs w:val="24"/>
        </w:rPr>
      </w:pPr>
    </w:p>
    <w:p w14:paraId="7F47906D" w14:textId="716C8EB1" w:rsidR="009A4CC3" w:rsidRDefault="00C04287" w:rsidP="009A4CC3">
      <w:pPr>
        <w:jc w:val="center"/>
        <w:rPr>
          <w:sz w:val="24"/>
          <w:szCs w:val="24"/>
        </w:rPr>
      </w:pPr>
      <w:r>
        <w:rPr>
          <w:sz w:val="24"/>
          <w:szCs w:val="24"/>
        </w:rPr>
        <w:t>Tabel</w:t>
      </w:r>
      <w:r w:rsidR="009A4CC3" w:rsidRPr="009A4CC3">
        <w:rPr>
          <w:sz w:val="24"/>
          <w:szCs w:val="24"/>
        </w:rPr>
        <w:t xml:space="preserve"> </w:t>
      </w:r>
      <w:r w:rsidR="009A4CC3">
        <w:rPr>
          <w:sz w:val="24"/>
          <w:szCs w:val="24"/>
        </w:rPr>
        <w:t>2</w:t>
      </w:r>
      <w:r w:rsidR="009A4CC3" w:rsidRPr="009A4CC3">
        <w:rPr>
          <w:sz w:val="24"/>
          <w:szCs w:val="24"/>
        </w:rPr>
        <w:t>. Design of Building and Furniture Assets</w:t>
      </w:r>
    </w:p>
    <w:tbl>
      <w:tblPr>
        <w:tblStyle w:val="KisiTabel"/>
        <w:tblW w:w="0" w:type="auto"/>
        <w:tblInd w:w="108" w:type="dxa"/>
        <w:tblLook w:val="04A0" w:firstRow="1" w:lastRow="0" w:firstColumn="1" w:lastColumn="0" w:noHBand="0" w:noVBand="1"/>
      </w:tblPr>
      <w:tblGrid>
        <w:gridCol w:w="506"/>
        <w:gridCol w:w="2644"/>
        <w:gridCol w:w="1578"/>
      </w:tblGrid>
      <w:tr w:rsidR="009A4CC3" w14:paraId="098AAFF9" w14:textId="77777777" w:rsidTr="00E2712F">
        <w:tc>
          <w:tcPr>
            <w:tcW w:w="506" w:type="dxa"/>
            <w:vAlign w:val="center"/>
          </w:tcPr>
          <w:p w14:paraId="777C9038" w14:textId="77777777" w:rsidR="009A4CC3" w:rsidRDefault="009A4CC3" w:rsidP="00020033">
            <w:pPr>
              <w:jc w:val="center"/>
              <w:rPr>
                <w:sz w:val="24"/>
                <w:szCs w:val="24"/>
              </w:rPr>
            </w:pPr>
            <w:r>
              <w:rPr>
                <w:sz w:val="24"/>
                <w:szCs w:val="24"/>
              </w:rPr>
              <w:t>No</w:t>
            </w:r>
          </w:p>
        </w:tc>
        <w:tc>
          <w:tcPr>
            <w:tcW w:w="2644" w:type="dxa"/>
            <w:vAlign w:val="center"/>
          </w:tcPr>
          <w:p w14:paraId="00B5A078" w14:textId="77777777" w:rsidR="009A4CC3" w:rsidRDefault="009A4CC3" w:rsidP="00020033">
            <w:pPr>
              <w:jc w:val="center"/>
              <w:rPr>
                <w:sz w:val="24"/>
                <w:szCs w:val="24"/>
              </w:rPr>
            </w:pPr>
            <w:r w:rsidRPr="0070694D">
              <w:rPr>
                <w:sz w:val="24"/>
                <w:szCs w:val="24"/>
              </w:rPr>
              <w:t>Storyboard</w:t>
            </w:r>
          </w:p>
        </w:tc>
        <w:tc>
          <w:tcPr>
            <w:tcW w:w="1578" w:type="dxa"/>
            <w:vAlign w:val="center"/>
          </w:tcPr>
          <w:p w14:paraId="52D9D344" w14:textId="77777777" w:rsidR="009A4CC3" w:rsidRDefault="009A4CC3" w:rsidP="00020033">
            <w:pPr>
              <w:jc w:val="center"/>
              <w:rPr>
                <w:sz w:val="24"/>
                <w:szCs w:val="24"/>
              </w:rPr>
            </w:pPr>
            <w:r w:rsidRPr="0070694D">
              <w:rPr>
                <w:sz w:val="24"/>
                <w:szCs w:val="24"/>
              </w:rPr>
              <w:t>Information</w:t>
            </w:r>
          </w:p>
        </w:tc>
      </w:tr>
      <w:tr w:rsidR="009A4CC3" w14:paraId="24487274" w14:textId="77777777" w:rsidTr="00E2712F">
        <w:tc>
          <w:tcPr>
            <w:tcW w:w="506" w:type="dxa"/>
            <w:vAlign w:val="center"/>
          </w:tcPr>
          <w:p w14:paraId="288DA159" w14:textId="77777777" w:rsidR="009A4CC3" w:rsidRDefault="009A4CC3" w:rsidP="00020033">
            <w:pPr>
              <w:jc w:val="center"/>
              <w:rPr>
                <w:sz w:val="24"/>
                <w:szCs w:val="24"/>
              </w:rPr>
            </w:pPr>
            <w:r>
              <w:rPr>
                <w:sz w:val="24"/>
                <w:szCs w:val="24"/>
              </w:rPr>
              <w:t>1</w:t>
            </w:r>
          </w:p>
        </w:tc>
        <w:tc>
          <w:tcPr>
            <w:tcW w:w="2644" w:type="dxa"/>
          </w:tcPr>
          <w:p w14:paraId="5C73AE85" w14:textId="226E1E68" w:rsidR="009A4CC3" w:rsidRDefault="009A4CC3" w:rsidP="00020033">
            <w:pPr>
              <w:jc w:val="center"/>
              <w:rPr>
                <w:sz w:val="24"/>
                <w:szCs w:val="24"/>
              </w:rPr>
            </w:pPr>
            <w:r>
              <w:rPr>
                <w:noProof/>
              </w:rPr>
              <w:drawing>
                <wp:inline distT="0" distB="0" distL="0" distR="0" wp14:anchorId="75913759" wp14:editId="7D148E3D">
                  <wp:extent cx="1442851" cy="2590742"/>
                  <wp:effectExtent l="0" t="0" r="508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email">
                            <a:extLst>
                              <a:ext uri="{28A0092B-C50C-407E-A947-70E740481C1C}">
                                <a14:useLocalDpi xmlns:a14="http://schemas.microsoft.com/office/drawing/2010/main"/>
                              </a:ext>
                            </a:extLst>
                          </a:blip>
                          <a:stretch>
                            <a:fillRect/>
                          </a:stretch>
                        </pic:blipFill>
                        <pic:spPr>
                          <a:xfrm>
                            <a:off x="0" y="0"/>
                            <a:ext cx="1442851" cy="2590742"/>
                          </a:xfrm>
                          <a:prstGeom prst="rect">
                            <a:avLst/>
                          </a:prstGeom>
                        </pic:spPr>
                      </pic:pic>
                    </a:graphicData>
                  </a:graphic>
                </wp:inline>
              </w:drawing>
            </w:r>
          </w:p>
        </w:tc>
        <w:tc>
          <w:tcPr>
            <w:tcW w:w="1578" w:type="dxa"/>
          </w:tcPr>
          <w:p w14:paraId="5CFB0054" w14:textId="3CB03FBB" w:rsidR="009A4CC3" w:rsidRDefault="00F8206C" w:rsidP="00F8206C">
            <w:pPr>
              <w:jc w:val="both"/>
              <w:rPr>
                <w:sz w:val="24"/>
                <w:szCs w:val="24"/>
              </w:rPr>
            </w:pPr>
            <w:r>
              <w:rPr>
                <w:sz w:val="24"/>
                <w:szCs w:val="24"/>
              </w:rPr>
              <w:t xml:space="preserve">Pada tampilan tersebut berfungsi sebagai dasar membuat dinding rumah sebagai prosedur pemodelan rumah. Terdapat berisi halaman belakang rumah, ruang tamu, dapur, tangga, toilet dan halamn depan. </w:t>
            </w:r>
          </w:p>
        </w:tc>
      </w:tr>
      <w:tr w:rsidR="009A4CC3" w14:paraId="5F243452" w14:textId="77777777" w:rsidTr="00E2712F">
        <w:tc>
          <w:tcPr>
            <w:tcW w:w="506" w:type="dxa"/>
            <w:vAlign w:val="center"/>
          </w:tcPr>
          <w:p w14:paraId="0A5BA11D" w14:textId="77777777" w:rsidR="009A4CC3" w:rsidRDefault="009A4CC3" w:rsidP="00020033">
            <w:pPr>
              <w:jc w:val="center"/>
              <w:rPr>
                <w:sz w:val="24"/>
                <w:szCs w:val="24"/>
              </w:rPr>
            </w:pPr>
            <w:r>
              <w:rPr>
                <w:sz w:val="24"/>
                <w:szCs w:val="24"/>
              </w:rPr>
              <w:t>2</w:t>
            </w:r>
          </w:p>
        </w:tc>
        <w:tc>
          <w:tcPr>
            <w:tcW w:w="2644" w:type="dxa"/>
            <w:vAlign w:val="center"/>
          </w:tcPr>
          <w:p w14:paraId="78408842" w14:textId="068B0F18" w:rsidR="009A4CC3" w:rsidRDefault="002E7768" w:rsidP="00020033">
            <w:pPr>
              <w:jc w:val="center"/>
              <w:rPr>
                <w:sz w:val="24"/>
                <w:szCs w:val="24"/>
              </w:rPr>
            </w:pPr>
            <w:r>
              <w:rPr>
                <w:noProof/>
              </w:rPr>
              <w:drawing>
                <wp:inline distT="0" distB="0" distL="0" distR="0" wp14:anchorId="1FCEBB00" wp14:editId="2AAAF76A">
                  <wp:extent cx="1440907" cy="1793576"/>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email">
                            <a:extLst>
                              <a:ext uri="{28A0092B-C50C-407E-A947-70E740481C1C}">
                                <a14:useLocalDpi xmlns:a14="http://schemas.microsoft.com/office/drawing/2010/main"/>
                              </a:ext>
                            </a:extLst>
                          </a:blip>
                          <a:stretch>
                            <a:fillRect/>
                          </a:stretch>
                        </pic:blipFill>
                        <pic:spPr>
                          <a:xfrm>
                            <a:off x="0" y="0"/>
                            <a:ext cx="1440907" cy="1793576"/>
                          </a:xfrm>
                          <a:prstGeom prst="rect">
                            <a:avLst/>
                          </a:prstGeom>
                        </pic:spPr>
                      </pic:pic>
                    </a:graphicData>
                  </a:graphic>
                </wp:inline>
              </w:drawing>
            </w:r>
          </w:p>
        </w:tc>
        <w:tc>
          <w:tcPr>
            <w:tcW w:w="1578" w:type="dxa"/>
          </w:tcPr>
          <w:p w14:paraId="5EB84B0E" w14:textId="46A4A473" w:rsidR="009A4CC3" w:rsidRDefault="00F8206C" w:rsidP="00020033">
            <w:pPr>
              <w:jc w:val="both"/>
              <w:rPr>
                <w:sz w:val="24"/>
                <w:szCs w:val="24"/>
              </w:rPr>
            </w:pPr>
            <w:r>
              <w:rPr>
                <w:sz w:val="24"/>
                <w:szCs w:val="24"/>
              </w:rPr>
              <w:t>Pada tampilan berikut terdapat tampilan lantai 2 yang teridri dari pondasi untuk membangun dinding, dan terdapat 3 kamar,2kamar mandi,koridor dan tangga</w:t>
            </w:r>
          </w:p>
        </w:tc>
      </w:tr>
      <w:tr w:rsidR="009A4CC3" w14:paraId="1D3257FF" w14:textId="77777777" w:rsidTr="00E2712F">
        <w:tc>
          <w:tcPr>
            <w:tcW w:w="506" w:type="dxa"/>
            <w:vAlign w:val="center"/>
          </w:tcPr>
          <w:p w14:paraId="0AF81EA2" w14:textId="77777777" w:rsidR="009A4CC3" w:rsidRDefault="009A4CC3" w:rsidP="00020033">
            <w:pPr>
              <w:jc w:val="center"/>
              <w:rPr>
                <w:sz w:val="24"/>
                <w:szCs w:val="24"/>
              </w:rPr>
            </w:pPr>
            <w:r>
              <w:rPr>
                <w:sz w:val="24"/>
                <w:szCs w:val="24"/>
              </w:rPr>
              <w:t>3</w:t>
            </w:r>
          </w:p>
        </w:tc>
        <w:tc>
          <w:tcPr>
            <w:tcW w:w="2644" w:type="dxa"/>
            <w:vAlign w:val="center"/>
          </w:tcPr>
          <w:p w14:paraId="6BBBF574" w14:textId="3CCCCFC9" w:rsidR="009A4CC3" w:rsidRDefault="002E7768" w:rsidP="00020033">
            <w:pPr>
              <w:jc w:val="center"/>
              <w:rPr>
                <w:sz w:val="24"/>
                <w:szCs w:val="24"/>
              </w:rPr>
            </w:pPr>
            <w:r>
              <w:rPr>
                <w:noProof/>
              </w:rPr>
              <w:drawing>
                <wp:inline distT="0" distB="0" distL="0" distR="0" wp14:anchorId="184C2E2F" wp14:editId="7BE26CB4">
                  <wp:extent cx="1441204" cy="1738476"/>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email">
                            <a:extLst>
                              <a:ext uri="{28A0092B-C50C-407E-A947-70E740481C1C}">
                                <a14:useLocalDpi xmlns:a14="http://schemas.microsoft.com/office/drawing/2010/main"/>
                              </a:ext>
                            </a:extLst>
                          </a:blip>
                          <a:stretch>
                            <a:fillRect/>
                          </a:stretch>
                        </pic:blipFill>
                        <pic:spPr>
                          <a:xfrm>
                            <a:off x="0" y="0"/>
                            <a:ext cx="1441204" cy="1738476"/>
                          </a:xfrm>
                          <a:prstGeom prst="rect">
                            <a:avLst/>
                          </a:prstGeom>
                        </pic:spPr>
                      </pic:pic>
                    </a:graphicData>
                  </a:graphic>
                </wp:inline>
              </w:drawing>
            </w:r>
          </w:p>
        </w:tc>
        <w:tc>
          <w:tcPr>
            <w:tcW w:w="1578" w:type="dxa"/>
          </w:tcPr>
          <w:p w14:paraId="24C463B8" w14:textId="3F906419" w:rsidR="009A4CC3" w:rsidRDefault="00E2712F" w:rsidP="00020033">
            <w:pPr>
              <w:jc w:val="both"/>
              <w:rPr>
                <w:sz w:val="24"/>
                <w:szCs w:val="24"/>
              </w:rPr>
            </w:pPr>
            <w:r>
              <w:rPr>
                <w:sz w:val="24"/>
                <w:szCs w:val="24"/>
              </w:rPr>
              <w:t>Tampilan pintu utama yaitu 2 daun</w:t>
            </w:r>
          </w:p>
        </w:tc>
      </w:tr>
      <w:tr w:rsidR="00E2712F" w14:paraId="4055E59C" w14:textId="77777777" w:rsidTr="00E2712F">
        <w:tc>
          <w:tcPr>
            <w:tcW w:w="506" w:type="dxa"/>
            <w:vAlign w:val="center"/>
          </w:tcPr>
          <w:p w14:paraId="0AB75780" w14:textId="3A566691" w:rsidR="00E2712F" w:rsidRDefault="00E2712F" w:rsidP="00E2712F">
            <w:pPr>
              <w:jc w:val="center"/>
              <w:rPr>
                <w:sz w:val="24"/>
                <w:szCs w:val="24"/>
              </w:rPr>
            </w:pPr>
            <w:r>
              <w:rPr>
                <w:sz w:val="24"/>
                <w:szCs w:val="24"/>
              </w:rPr>
              <w:t>4</w:t>
            </w:r>
          </w:p>
        </w:tc>
        <w:tc>
          <w:tcPr>
            <w:tcW w:w="2644" w:type="dxa"/>
            <w:vAlign w:val="center"/>
          </w:tcPr>
          <w:p w14:paraId="36A46EF7" w14:textId="30A9D73B" w:rsidR="00E2712F" w:rsidRDefault="00E2712F" w:rsidP="00E2712F">
            <w:pPr>
              <w:jc w:val="center"/>
              <w:rPr>
                <w:noProof/>
              </w:rPr>
            </w:pPr>
            <w:r>
              <w:rPr>
                <w:noProof/>
              </w:rPr>
              <w:drawing>
                <wp:inline distT="0" distB="0" distL="0" distR="0" wp14:anchorId="7EB2C227" wp14:editId="64DD9B8B">
                  <wp:extent cx="1551884" cy="152958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email">
                            <a:extLst>
                              <a:ext uri="{28A0092B-C50C-407E-A947-70E740481C1C}">
                                <a14:useLocalDpi xmlns:a14="http://schemas.microsoft.com/office/drawing/2010/main"/>
                              </a:ext>
                            </a:extLst>
                          </a:blip>
                          <a:stretch>
                            <a:fillRect/>
                          </a:stretch>
                        </pic:blipFill>
                        <pic:spPr>
                          <a:xfrm>
                            <a:off x="0" y="0"/>
                            <a:ext cx="1551884" cy="1529582"/>
                          </a:xfrm>
                          <a:prstGeom prst="rect">
                            <a:avLst/>
                          </a:prstGeom>
                        </pic:spPr>
                      </pic:pic>
                    </a:graphicData>
                  </a:graphic>
                </wp:inline>
              </w:drawing>
            </w:r>
          </w:p>
        </w:tc>
        <w:tc>
          <w:tcPr>
            <w:tcW w:w="1578" w:type="dxa"/>
          </w:tcPr>
          <w:p w14:paraId="5D41CCAD" w14:textId="7124084F" w:rsidR="00E2712F" w:rsidRPr="002E7768" w:rsidRDefault="00E2712F" w:rsidP="00E2712F">
            <w:pPr>
              <w:jc w:val="both"/>
              <w:rPr>
                <w:sz w:val="24"/>
                <w:szCs w:val="24"/>
              </w:rPr>
            </w:pPr>
            <w:r>
              <w:rPr>
                <w:sz w:val="24"/>
                <w:szCs w:val="24"/>
              </w:rPr>
              <w:t>Tampilan pintu utama yaitu 4 daun dihalaman belakang</w:t>
            </w:r>
          </w:p>
        </w:tc>
      </w:tr>
      <w:tr w:rsidR="00F55E59" w14:paraId="1B93C94D" w14:textId="77777777" w:rsidTr="00E2712F">
        <w:tc>
          <w:tcPr>
            <w:tcW w:w="506" w:type="dxa"/>
            <w:vAlign w:val="center"/>
          </w:tcPr>
          <w:p w14:paraId="6B45022D" w14:textId="0F9E58A1" w:rsidR="00F55E59" w:rsidRDefault="00F55E59" w:rsidP="00020033">
            <w:pPr>
              <w:jc w:val="center"/>
              <w:rPr>
                <w:sz w:val="24"/>
                <w:szCs w:val="24"/>
              </w:rPr>
            </w:pPr>
            <w:r>
              <w:rPr>
                <w:sz w:val="24"/>
                <w:szCs w:val="24"/>
              </w:rPr>
              <w:t>5</w:t>
            </w:r>
          </w:p>
        </w:tc>
        <w:tc>
          <w:tcPr>
            <w:tcW w:w="2644" w:type="dxa"/>
            <w:vAlign w:val="center"/>
          </w:tcPr>
          <w:p w14:paraId="51715658" w14:textId="5BEAA32C" w:rsidR="00F55E59" w:rsidRDefault="00F55E59" w:rsidP="00020033">
            <w:pPr>
              <w:jc w:val="center"/>
              <w:rPr>
                <w:noProof/>
              </w:rPr>
            </w:pPr>
            <w:r>
              <w:rPr>
                <w:noProof/>
              </w:rPr>
              <w:drawing>
                <wp:inline distT="0" distB="0" distL="0" distR="0" wp14:anchorId="5382BB8E" wp14:editId="24A516F6">
                  <wp:extent cx="1554092" cy="1548448"/>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email">
                            <a:extLst>
                              <a:ext uri="{28A0092B-C50C-407E-A947-70E740481C1C}">
                                <a14:useLocalDpi xmlns:a14="http://schemas.microsoft.com/office/drawing/2010/main"/>
                              </a:ext>
                            </a:extLst>
                          </a:blip>
                          <a:stretch>
                            <a:fillRect/>
                          </a:stretch>
                        </pic:blipFill>
                        <pic:spPr>
                          <a:xfrm>
                            <a:off x="0" y="0"/>
                            <a:ext cx="1554092" cy="1548448"/>
                          </a:xfrm>
                          <a:prstGeom prst="rect">
                            <a:avLst/>
                          </a:prstGeom>
                        </pic:spPr>
                      </pic:pic>
                    </a:graphicData>
                  </a:graphic>
                </wp:inline>
              </w:drawing>
            </w:r>
          </w:p>
        </w:tc>
        <w:tc>
          <w:tcPr>
            <w:tcW w:w="1578" w:type="dxa"/>
          </w:tcPr>
          <w:p w14:paraId="040A560C" w14:textId="20CF82AD" w:rsidR="00F55E59" w:rsidRPr="00F55E59" w:rsidRDefault="00E2712F" w:rsidP="00020033">
            <w:pPr>
              <w:jc w:val="both"/>
              <w:rPr>
                <w:sz w:val="24"/>
                <w:szCs w:val="24"/>
              </w:rPr>
            </w:pPr>
            <w:r>
              <w:rPr>
                <w:sz w:val="24"/>
                <w:szCs w:val="24"/>
              </w:rPr>
              <w:t>Gambar pintu kamar mandi dengan 1 daun</w:t>
            </w:r>
          </w:p>
        </w:tc>
      </w:tr>
      <w:tr w:rsidR="009A4CC3" w14:paraId="67EFDC01" w14:textId="77777777" w:rsidTr="00E2712F">
        <w:tc>
          <w:tcPr>
            <w:tcW w:w="506" w:type="dxa"/>
            <w:vAlign w:val="center"/>
          </w:tcPr>
          <w:p w14:paraId="2F66966C" w14:textId="7B095C92" w:rsidR="009A4CC3" w:rsidRDefault="00F55E59" w:rsidP="00020033">
            <w:pPr>
              <w:jc w:val="center"/>
              <w:rPr>
                <w:sz w:val="24"/>
                <w:szCs w:val="24"/>
              </w:rPr>
            </w:pPr>
            <w:r>
              <w:rPr>
                <w:sz w:val="24"/>
                <w:szCs w:val="24"/>
              </w:rPr>
              <w:t>6</w:t>
            </w:r>
          </w:p>
        </w:tc>
        <w:tc>
          <w:tcPr>
            <w:tcW w:w="2644" w:type="dxa"/>
            <w:vAlign w:val="center"/>
          </w:tcPr>
          <w:p w14:paraId="0DA57D56" w14:textId="70B1DAB7" w:rsidR="009A4CC3" w:rsidRDefault="002E7768" w:rsidP="00020033">
            <w:pPr>
              <w:jc w:val="center"/>
              <w:rPr>
                <w:sz w:val="24"/>
                <w:szCs w:val="24"/>
              </w:rPr>
            </w:pPr>
            <w:r>
              <w:rPr>
                <w:noProof/>
              </w:rPr>
              <w:drawing>
                <wp:inline distT="0" distB="0" distL="0" distR="0" wp14:anchorId="7220A533" wp14:editId="6DA36A00">
                  <wp:extent cx="1439676" cy="1367007"/>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email">
                            <a:extLst>
                              <a:ext uri="{28A0092B-C50C-407E-A947-70E740481C1C}">
                                <a14:useLocalDpi xmlns:a14="http://schemas.microsoft.com/office/drawing/2010/main"/>
                              </a:ext>
                            </a:extLst>
                          </a:blip>
                          <a:stretch>
                            <a:fillRect/>
                          </a:stretch>
                        </pic:blipFill>
                        <pic:spPr>
                          <a:xfrm>
                            <a:off x="0" y="0"/>
                            <a:ext cx="1441210" cy="1368464"/>
                          </a:xfrm>
                          <a:prstGeom prst="rect">
                            <a:avLst/>
                          </a:prstGeom>
                        </pic:spPr>
                      </pic:pic>
                    </a:graphicData>
                  </a:graphic>
                </wp:inline>
              </w:drawing>
            </w:r>
          </w:p>
        </w:tc>
        <w:tc>
          <w:tcPr>
            <w:tcW w:w="1578" w:type="dxa"/>
          </w:tcPr>
          <w:p w14:paraId="20C60664" w14:textId="430B7FA5" w:rsidR="009A4CC3" w:rsidRDefault="00E2712F" w:rsidP="00020033">
            <w:pPr>
              <w:jc w:val="both"/>
              <w:rPr>
                <w:sz w:val="24"/>
                <w:szCs w:val="24"/>
              </w:rPr>
            </w:pPr>
            <w:r>
              <w:rPr>
                <w:sz w:val="24"/>
                <w:szCs w:val="24"/>
              </w:rPr>
              <w:t>Gambar tagga rumah</w:t>
            </w:r>
          </w:p>
        </w:tc>
      </w:tr>
      <w:tr w:rsidR="00941BCD" w14:paraId="2920B7EA" w14:textId="77777777" w:rsidTr="00E2712F">
        <w:tc>
          <w:tcPr>
            <w:tcW w:w="506" w:type="dxa"/>
            <w:vAlign w:val="center"/>
          </w:tcPr>
          <w:p w14:paraId="42B80E3A" w14:textId="4D0DE271" w:rsidR="00941BCD" w:rsidRDefault="00F55E59" w:rsidP="00020033">
            <w:pPr>
              <w:jc w:val="center"/>
              <w:rPr>
                <w:sz w:val="24"/>
                <w:szCs w:val="24"/>
              </w:rPr>
            </w:pPr>
            <w:r>
              <w:rPr>
                <w:sz w:val="24"/>
                <w:szCs w:val="24"/>
              </w:rPr>
              <w:t>7</w:t>
            </w:r>
          </w:p>
        </w:tc>
        <w:tc>
          <w:tcPr>
            <w:tcW w:w="2644" w:type="dxa"/>
            <w:vAlign w:val="center"/>
          </w:tcPr>
          <w:p w14:paraId="2A06A9C1" w14:textId="603AD5E8" w:rsidR="00941BCD" w:rsidRDefault="00941BCD" w:rsidP="00020033">
            <w:pPr>
              <w:jc w:val="center"/>
              <w:rPr>
                <w:noProof/>
              </w:rPr>
            </w:pPr>
            <w:r>
              <w:rPr>
                <w:noProof/>
              </w:rPr>
              <w:drawing>
                <wp:inline distT="0" distB="0" distL="0" distR="0" wp14:anchorId="4C2D1021" wp14:editId="312683B4">
                  <wp:extent cx="1554092" cy="1548448"/>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email">
                            <a:extLst>
                              <a:ext uri="{28A0092B-C50C-407E-A947-70E740481C1C}">
                                <a14:useLocalDpi xmlns:a14="http://schemas.microsoft.com/office/drawing/2010/main"/>
                              </a:ext>
                            </a:extLst>
                          </a:blip>
                          <a:stretch>
                            <a:fillRect/>
                          </a:stretch>
                        </pic:blipFill>
                        <pic:spPr>
                          <a:xfrm>
                            <a:off x="0" y="0"/>
                            <a:ext cx="1554092" cy="1548448"/>
                          </a:xfrm>
                          <a:prstGeom prst="rect">
                            <a:avLst/>
                          </a:prstGeom>
                        </pic:spPr>
                      </pic:pic>
                    </a:graphicData>
                  </a:graphic>
                </wp:inline>
              </w:drawing>
            </w:r>
          </w:p>
        </w:tc>
        <w:tc>
          <w:tcPr>
            <w:tcW w:w="1578" w:type="dxa"/>
          </w:tcPr>
          <w:p w14:paraId="5CAB0D0E" w14:textId="0FD7DD9B" w:rsidR="00941BCD" w:rsidRPr="002E7768" w:rsidRDefault="00E2712F" w:rsidP="00941BCD">
            <w:pPr>
              <w:jc w:val="both"/>
              <w:rPr>
                <w:sz w:val="24"/>
                <w:szCs w:val="24"/>
              </w:rPr>
            </w:pPr>
            <w:r>
              <w:rPr>
                <w:sz w:val="24"/>
                <w:szCs w:val="24"/>
              </w:rPr>
              <w:t>Gambar pintu kamar dengan motif dengan 1 daun</w:t>
            </w:r>
          </w:p>
        </w:tc>
      </w:tr>
      <w:tr w:rsidR="00941BCD" w14:paraId="0F1B7C22" w14:textId="77777777" w:rsidTr="00E2712F">
        <w:tc>
          <w:tcPr>
            <w:tcW w:w="506" w:type="dxa"/>
            <w:vAlign w:val="center"/>
          </w:tcPr>
          <w:p w14:paraId="36DCFC72" w14:textId="40CF9B36" w:rsidR="00941BCD" w:rsidRDefault="00F55E59" w:rsidP="00020033">
            <w:pPr>
              <w:jc w:val="center"/>
              <w:rPr>
                <w:sz w:val="24"/>
                <w:szCs w:val="24"/>
              </w:rPr>
            </w:pPr>
            <w:r>
              <w:rPr>
                <w:sz w:val="24"/>
                <w:szCs w:val="24"/>
              </w:rPr>
              <w:t>8</w:t>
            </w:r>
          </w:p>
        </w:tc>
        <w:tc>
          <w:tcPr>
            <w:tcW w:w="2644" w:type="dxa"/>
            <w:vAlign w:val="center"/>
          </w:tcPr>
          <w:p w14:paraId="56CD7B1A" w14:textId="46BBE6F9" w:rsidR="00941BCD" w:rsidRDefault="00941BCD" w:rsidP="00020033">
            <w:pPr>
              <w:jc w:val="center"/>
              <w:rPr>
                <w:noProof/>
              </w:rPr>
            </w:pPr>
            <w:r>
              <w:rPr>
                <w:noProof/>
              </w:rPr>
              <w:drawing>
                <wp:inline distT="0" distB="0" distL="0" distR="0" wp14:anchorId="3198AB8F" wp14:editId="3871355E">
                  <wp:extent cx="1551575" cy="158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email">
                            <a:extLst>
                              <a:ext uri="{28A0092B-C50C-407E-A947-70E740481C1C}">
                                <a14:useLocalDpi xmlns:a14="http://schemas.microsoft.com/office/drawing/2010/main"/>
                              </a:ext>
                            </a:extLst>
                          </a:blip>
                          <a:stretch>
                            <a:fillRect/>
                          </a:stretch>
                        </pic:blipFill>
                        <pic:spPr>
                          <a:xfrm>
                            <a:off x="0" y="0"/>
                            <a:ext cx="1551575" cy="1584300"/>
                          </a:xfrm>
                          <a:prstGeom prst="rect">
                            <a:avLst/>
                          </a:prstGeom>
                        </pic:spPr>
                      </pic:pic>
                    </a:graphicData>
                  </a:graphic>
                </wp:inline>
              </w:drawing>
            </w:r>
          </w:p>
        </w:tc>
        <w:tc>
          <w:tcPr>
            <w:tcW w:w="1578" w:type="dxa"/>
          </w:tcPr>
          <w:p w14:paraId="23F87E8C" w14:textId="178B3BD8" w:rsidR="00941BCD" w:rsidRPr="002E7768" w:rsidRDefault="00E2712F" w:rsidP="00020033">
            <w:pPr>
              <w:jc w:val="both"/>
              <w:rPr>
                <w:sz w:val="24"/>
                <w:szCs w:val="24"/>
              </w:rPr>
            </w:pPr>
            <w:r>
              <w:rPr>
                <w:sz w:val="24"/>
                <w:szCs w:val="24"/>
              </w:rPr>
              <w:t>Gambar berikut dengan pintu kamar tidur dengan pintu tunggal</w:t>
            </w:r>
          </w:p>
        </w:tc>
      </w:tr>
      <w:tr w:rsidR="00941BCD" w14:paraId="7296216A" w14:textId="77777777" w:rsidTr="00E2712F">
        <w:tc>
          <w:tcPr>
            <w:tcW w:w="506" w:type="dxa"/>
            <w:vAlign w:val="center"/>
          </w:tcPr>
          <w:p w14:paraId="1755BFBB" w14:textId="5CC9E4D6" w:rsidR="00941BCD" w:rsidRDefault="00F55E59" w:rsidP="00020033">
            <w:pPr>
              <w:jc w:val="center"/>
              <w:rPr>
                <w:sz w:val="24"/>
                <w:szCs w:val="24"/>
              </w:rPr>
            </w:pPr>
            <w:r>
              <w:rPr>
                <w:sz w:val="24"/>
                <w:szCs w:val="24"/>
              </w:rPr>
              <w:t>9</w:t>
            </w:r>
          </w:p>
        </w:tc>
        <w:tc>
          <w:tcPr>
            <w:tcW w:w="2644" w:type="dxa"/>
            <w:vAlign w:val="center"/>
          </w:tcPr>
          <w:p w14:paraId="4FA92ED7" w14:textId="24B48D69" w:rsidR="00941BCD" w:rsidRDefault="00941BCD" w:rsidP="00020033">
            <w:pPr>
              <w:jc w:val="center"/>
              <w:rPr>
                <w:noProof/>
              </w:rPr>
            </w:pPr>
            <w:r>
              <w:rPr>
                <w:noProof/>
              </w:rPr>
              <w:drawing>
                <wp:inline distT="0" distB="0" distL="0" distR="0" wp14:anchorId="3DA1CD8F" wp14:editId="6A193A47">
                  <wp:extent cx="1441098" cy="1434236"/>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email">
                            <a:extLst>
                              <a:ext uri="{28A0092B-C50C-407E-A947-70E740481C1C}">
                                <a14:useLocalDpi xmlns:a14="http://schemas.microsoft.com/office/drawing/2010/main"/>
                              </a:ext>
                            </a:extLst>
                          </a:blip>
                          <a:stretch>
                            <a:fillRect/>
                          </a:stretch>
                        </pic:blipFill>
                        <pic:spPr>
                          <a:xfrm>
                            <a:off x="0" y="0"/>
                            <a:ext cx="1441098" cy="1434236"/>
                          </a:xfrm>
                          <a:prstGeom prst="rect">
                            <a:avLst/>
                          </a:prstGeom>
                        </pic:spPr>
                      </pic:pic>
                    </a:graphicData>
                  </a:graphic>
                </wp:inline>
              </w:drawing>
            </w:r>
          </w:p>
        </w:tc>
        <w:tc>
          <w:tcPr>
            <w:tcW w:w="1578" w:type="dxa"/>
          </w:tcPr>
          <w:p w14:paraId="2876DA01" w14:textId="4C2D010C" w:rsidR="00941BCD" w:rsidRPr="002E7768" w:rsidRDefault="00E2712F" w:rsidP="00941BCD">
            <w:pPr>
              <w:jc w:val="both"/>
              <w:rPr>
                <w:sz w:val="24"/>
                <w:szCs w:val="24"/>
              </w:rPr>
            </w:pPr>
            <w:r>
              <w:rPr>
                <w:sz w:val="24"/>
                <w:szCs w:val="24"/>
              </w:rPr>
              <w:t>Gambar berikut berupa jendela 3 daun</w:t>
            </w:r>
          </w:p>
        </w:tc>
      </w:tr>
      <w:tr w:rsidR="00941BCD" w14:paraId="1DD0A4BA" w14:textId="77777777" w:rsidTr="00E2712F">
        <w:tc>
          <w:tcPr>
            <w:tcW w:w="506" w:type="dxa"/>
            <w:vAlign w:val="center"/>
          </w:tcPr>
          <w:p w14:paraId="3FBCB482" w14:textId="0EAB3AFF" w:rsidR="00941BCD" w:rsidRDefault="00F55E59" w:rsidP="00F55E59">
            <w:pPr>
              <w:rPr>
                <w:sz w:val="24"/>
                <w:szCs w:val="24"/>
              </w:rPr>
            </w:pPr>
            <w:r>
              <w:rPr>
                <w:sz w:val="24"/>
                <w:szCs w:val="24"/>
              </w:rPr>
              <w:t>10</w:t>
            </w:r>
          </w:p>
        </w:tc>
        <w:tc>
          <w:tcPr>
            <w:tcW w:w="2644" w:type="dxa"/>
            <w:vAlign w:val="center"/>
          </w:tcPr>
          <w:p w14:paraId="4565BB77" w14:textId="127530A2" w:rsidR="00941BCD" w:rsidRDefault="00AA6798" w:rsidP="00020033">
            <w:pPr>
              <w:jc w:val="center"/>
              <w:rPr>
                <w:noProof/>
              </w:rPr>
            </w:pPr>
            <w:r>
              <w:rPr>
                <w:noProof/>
              </w:rPr>
              <w:drawing>
                <wp:inline distT="0" distB="0" distL="0" distR="0" wp14:anchorId="34D7610A" wp14:editId="6C6EB1AF">
                  <wp:extent cx="1441450" cy="1330036"/>
                  <wp:effectExtent l="0" t="0" r="635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email">
                            <a:extLst>
                              <a:ext uri="{28A0092B-C50C-407E-A947-70E740481C1C}">
                                <a14:useLocalDpi xmlns:a14="http://schemas.microsoft.com/office/drawing/2010/main"/>
                              </a:ext>
                            </a:extLst>
                          </a:blip>
                          <a:stretch>
                            <a:fillRect/>
                          </a:stretch>
                        </pic:blipFill>
                        <pic:spPr>
                          <a:xfrm>
                            <a:off x="0" y="0"/>
                            <a:ext cx="1446013" cy="1334246"/>
                          </a:xfrm>
                          <a:prstGeom prst="rect">
                            <a:avLst/>
                          </a:prstGeom>
                        </pic:spPr>
                      </pic:pic>
                    </a:graphicData>
                  </a:graphic>
                </wp:inline>
              </w:drawing>
            </w:r>
          </w:p>
        </w:tc>
        <w:tc>
          <w:tcPr>
            <w:tcW w:w="1578" w:type="dxa"/>
          </w:tcPr>
          <w:p w14:paraId="6AD58EB5" w14:textId="3F7EFC32" w:rsidR="00941BCD" w:rsidRPr="002E7768" w:rsidRDefault="00E2712F" w:rsidP="00020033">
            <w:pPr>
              <w:jc w:val="both"/>
              <w:rPr>
                <w:sz w:val="24"/>
                <w:szCs w:val="24"/>
              </w:rPr>
            </w:pPr>
            <w:r>
              <w:rPr>
                <w:sz w:val="24"/>
                <w:szCs w:val="24"/>
              </w:rPr>
              <w:t>Gambar berikut berupa dinding 5 laci</w:t>
            </w:r>
          </w:p>
        </w:tc>
      </w:tr>
    </w:tbl>
    <w:p w14:paraId="32E8FFFD" w14:textId="77777777" w:rsidR="0070694D" w:rsidRDefault="0070694D" w:rsidP="0070694D">
      <w:pPr>
        <w:jc w:val="both"/>
        <w:rPr>
          <w:sz w:val="24"/>
          <w:szCs w:val="24"/>
        </w:rPr>
      </w:pPr>
    </w:p>
    <w:p w14:paraId="58EB3B63" w14:textId="0C7233DF" w:rsidR="009153F9" w:rsidRDefault="00745DE8" w:rsidP="00741901">
      <w:pPr>
        <w:pStyle w:val="NormalWeb"/>
        <w:spacing w:before="0" w:beforeAutospacing="0" w:after="0" w:afterAutospacing="0"/>
        <w:jc w:val="both"/>
        <w:rPr>
          <w:sz w:val="23"/>
          <w:szCs w:val="23"/>
        </w:rPr>
      </w:pPr>
      <w:r w:rsidRPr="00745DE8">
        <w:rPr>
          <w:sz w:val="23"/>
          <w:szCs w:val="23"/>
        </w:rPr>
        <w:t>Setelah membuat objek tiga dimensi, langkah selanjutnya adalah menggunakan Unity untuk membuat aplikasi dalam bentuk apk. Pada tahap ini, Unity akan digunakan untuk menggabungkan desain tampilan dan semua dimensi objek 3D yang telah dibangun.</w:t>
      </w:r>
    </w:p>
    <w:p w14:paraId="25C752D3" w14:textId="77777777" w:rsidR="009153F9" w:rsidRDefault="009153F9" w:rsidP="009153F9">
      <w:pPr>
        <w:pStyle w:val="NormalWeb"/>
        <w:spacing w:before="0" w:beforeAutospacing="0" w:after="0" w:afterAutospacing="0"/>
        <w:ind w:left="990"/>
        <w:jc w:val="center"/>
      </w:pPr>
    </w:p>
    <w:p w14:paraId="1D9539E8" w14:textId="7F232B57" w:rsidR="00C901DC" w:rsidRDefault="00B20DE5" w:rsidP="005629B7">
      <w:pPr>
        <w:pStyle w:val="Judul1"/>
        <w:ind w:left="0"/>
      </w:pPr>
      <w:r w:rsidRPr="00B20DE5">
        <w:t>CONCLUSION</w:t>
      </w:r>
    </w:p>
    <w:p w14:paraId="31775C36" w14:textId="77777777" w:rsidR="009153F9" w:rsidRDefault="009153F9" w:rsidP="005629B7">
      <w:pPr>
        <w:pStyle w:val="Judul1"/>
        <w:ind w:left="0"/>
      </w:pPr>
    </w:p>
    <w:p w14:paraId="4CD5C191" w14:textId="52E95B79" w:rsidR="00383722" w:rsidRDefault="00745DE8" w:rsidP="00B20DE5">
      <w:pPr>
        <w:pStyle w:val="TeksIsi"/>
        <w:jc w:val="both"/>
      </w:pPr>
      <w:r w:rsidRPr="00745DE8">
        <w:t>Berdasarkan temuan penelitian ini, penulis menggunakan program Unity untuk menghasilkan aplikasi dan kode, dan penulis menggunakan Sketchup dan Blender untuk membuat objek tiga dimensi. Item 3D akan diwarnai sehingga pemirsa dapat melihat gambar berwarna dari rumah tersebut.</w:t>
      </w:r>
    </w:p>
    <w:p w14:paraId="63F24B1F" w14:textId="77777777" w:rsidR="006C460A" w:rsidRDefault="006C460A" w:rsidP="00645A7D">
      <w:pPr>
        <w:pStyle w:val="TeksIsi"/>
        <w:tabs>
          <w:tab w:val="left" w:pos="1360"/>
          <w:tab w:val="left" w:pos="1737"/>
          <w:tab w:val="left" w:pos="1878"/>
          <w:tab w:val="left" w:pos="1946"/>
          <w:tab w:val="left" w:pos="1994"/>
          <w:tab w:val="left" w:pos="2666"/>
          <w:tab w:val="left" w:pos="2698"/>
          <w:tab w:val="left" w:pos="2737"/>
          <w:tab w:val="left" w:pos="2922"/>
          <w:tab w:val="left" w:pos="3440"/>
          <w:tab w:val="left" w:pos="3584"/>
          <w:tab w:val="left" w:pos="3689"/>
          <w:tab w:val="left" w:pos="3828"/>
          <w:tab w:val="left" w:pos="4282"/>
          <w:tab w:val="left" w:pos="4428"/>
        </w:tabs>
        <w:ind w:left="990"/>
        <w:jc w:val="both"/>
      </w:pPr>
    </w:p>
    <w:p w14:paraId="78704557" w14:textId="130C8E5B" w:rsidR="00C901DC" w:rsidRDefault="002171DC" w:rsidP="005629B7">
      <w:pPr>
        <w:pStyle w:val="Judul1"/>
        <w:ind w:left="0"/>
      </w:pPr>
      <w:r>
        <w:t>DAFTAR</w:t>
      </w:r>
      <w:r>
        <w:rPr>
          <w:spacing w:val="-2"/>
        </w:rPr>
        <w:t xml:space="preserve"> </w:t>
      </w:r>
      <w:r>
        <w:t>PUSTAKA</w:t>
      </w:r>
    </w:p>
    <w:p w14:paraId="38AD7166" w14:textId="5EC083AF" w:rsidR="002718AC" w:rsidRPr="002718AC" w:rsidRDefault="009153F9" w:rsidP="002718AC">
      <w:pPr>
        <w:adjustRightInd w:val="0"/>
        <w:ind w:left="640" w:hanging="640"/>
        <w:rPr>
          <w:noProof/>
          <w:sz w:val="24"/>
          <w:szCs w:val="24"/>
        </w:rPr>
      </w:pPr>
      <w:r>
        <w:fldChar w:fldCharType="begin" w:fldLock="1"/>
      </w:r>
      <w:r>
        <w:instrText xml:space="preserve">ADDIN Mendeley Bibliography CSL_BIBLIOGRAPHY </w:instrText>
      </w:r>
      <w:r>
        <w:fldChar w:fldCharType="separate"/>
      </w:r>
      <w:r w:rsidR="002718AC" w:rsidRPr="002718AC">
        <w:rPr>
          <w:noProof/>
          <w:sz w:val="24"/>
          <w:szCs w:val="24"/>
        </w:rPr>
        <w:t>[1]</w:t>
      </w:r>
      <w:r w:rsidR="002718AC" w:rsidRPr="002718AC">
        <w:rPr>
          <w:noProof/>
          <w:sz w:val="24"/>
          <w:szCs w:val="24"/>
        </w:rPr>
        <w:tab/>
        <w:t xml:space="preserve">A. D. Rachmanto and M. S. Noval, “Implementasi Augmented Reality Sebagai Media Pengenalan Promosi Universitas Nurtanio Bandung Menggunakan Unity 3D,” </w:t>
      </w:r>
      <w:r w:rsidR="002718AC" w:rsidRPr="002718AC">
        <w:rPr>
          <w:i/>
          <w:iCs/>
          <w:noProof/>
          <w:sz w:val="24"/>
          <w:szCs w:val="24"/>
        </w:rPr>
        <w:t>FIKI |Jurnal Teknol. Inf. dan Komun.</w:t>
      </w:r>
      <w:r w:rsidR="002718AC" w:rsidRPr="002718AC">
        <w:rPr>
          <w:noProof/>
          <w:sz w:val="24"/>
          <w:szCs w:val="24"/>
        </w:rPr>
        <w:t>, vol. 9, no. 1, pp. 29–37, 2018, [Online]. Available: https://jurnal.unnur.ac.id/index.php/jurnalfiki/article/view/237</w:t>
      </w:r>
    </w:p>
    <w:p w14:paraId="70E42D91" w14:textId="77777777" w:rsidR="002718AC" w:rsidRPr="002718AC" w:rsidRDefault="002718AC" w:rsidP="002718AC">
      <w:pPr>
        <w:adjustRightInd w:val="0"/>
        <w:ind w:left="640" w:hanging="640"/>
        <w:rPr>
          <w:noProof/>
          <w:sz w:val="24"/>
          <w:szCs w:val="24"/>
        </w:rPr>
      </w:pPr>
      <w:r w:rsidRPr="002718AC">
        <w:rPr>
          <w:noProof/>
          <w:sz w:val="24"/>
          <w:szCs w:val="24"/>
        </w:rPr>
        <w:t>[2]</w:t>
      </w:r>
      <w:r w:rsidRPr="002718AC">
        <w:rPr>
          <w:noProof/>
          <w:sz w:val="24"/>
          <w:szCs w:val="24"/>
        </w:rPr>
        <w:tab/>
        <w:t xml:space="preserve">K. L. Hong, Y. Pernando, and O. Anton, “Design Animation Motion Graphic Sosialisasi K3 (Kesehatan Dan Keselamatan Kerja),” </w:t>
      </w:r>
      <w:r w:rsidRPr="002718AC">
        <w:rPr>
          <w:i/>
          <w:iCs/>
          <w:noProof/>
          <w:sz w:val="24"/>
          <w:szCs w:val="24"/>
        </w:rPr>
        <w:t>JUTSI (Jurnal Teknol. dan Sist. Informasi)</w:t>
      </w:r>
      <w:r w:rsidRPr="002718AC">
        <w:rPr>
          <w:noProof/>
          <w:sz w:val="24"/>
          <w:szCs w:val="24"/>
        </w:rPr>
        <w:t>, vol. 2, no. 1, pp. 63–70, 2022, doi: 10.33330/jutsi.v2i1.1555.</w:t>
      </w:r>
    </w:p>
    <w:p w14:paraId="7CB519DE" w14:textId="77777777" w:rsidR="002718AC" w:rsidRPr="002718AC" w:rsidRDefault="002718AC" w:rsidP="002718AC">
      <w:pPr>
        <w:adjustRightInd w:val="0"/>
        <w:ind w:left="640" w:hanging="640"/>
        <w:rPr>
          <w:noProof/>
          <w:sz w:val="24"/>
          <w:szCs w:val="24"/>
        </w:rPr>
      </w:pPr>
      <w:r w:rsidRPr="002718AC">
        <w:rPr>
          <w:noProof/>
          <w:sz w:val="24"/>
          <w:szCs w:val="24"/>
        </w:rPr>
        <w:t>[3]</w:t>
      </w:r>
      <w:r w:rsidRPr="002718AC">
        <w:rPr>
          <w:noProof/>
          <w:sz w:val="24"/>
          <w:szCs w:val="24"/>
        </w:rPr>
        <w:tab/>
        <w:t>S. Rustiyanti, W. Listiani, F. D. Sari, I. Bagus, G. Surya, and P. A. Budaya, “Seni Digital Wisata Teknologi Ar Pasua Pa Berbasis,” 2019.</w:t>
      </w:r>
    </w:p>
    <w:p w14:paraId="4AAE6623" w14:textId="77777777" w:rsidR="002718AC" w:rsidRPr="002718AC" w:rsidRDefault="002718AC" w:rsidP="002718AC">
      <w:pPr>
        <w:adjustRightInd w:val="0"/>
        <w:ind w:left="640" w:hanging="640"/>
        <w:rPr>
          <w:noProof/>
          <w:sz w:val="24"/>
          <w:szCs w:val="24"/>
        </w:rPr>
      </w:pPr>
      <w:r w:rsidRPr="002718AC">
        <w:rPr>
          <w:noProof/>
          <w:sz w:val="24"/>
          <w:szCs w:val="24"/>
        </w:rPr>
        <w:t>[4]</w:t>
      </w:r>
      <w:r w:rsidRPr="002718AC">
        <w:rPr>
          <w:noProof/>
          <w:sz w:val="24"/>
          <w:szCs w:val="24"/>
        </w:rPr>
        <w:tab/>
        <w:t xml:space="preserve">A. M. Aries Suharso, Jajam Haerul Jaman, “Brosur Digital Untuk Fitur Eksterior Produk Otomotif Berbasis,” </w:t>
      </w:r>
      <w:r w:rsidRPr="002718AC">
        <w:rPr>
          <w:i/>
          <w:iCs/>
          <w:noProof/>
          <w:sz w:val="24"/>
          <w:szCs w:val="24"/>
        </w:rPr>
        <w:t>J. Integr. Technol.</w:t>
      </w:r>
      <w:r w:rsidRPr="002718AC">
        <w:rPr>
          <w:noProof/>
          <w:sz w:val="24"/>
          <w:szCs w:val="24"/>
        </w:rPr>
        <w:t>, vol. 6, no. 1, pp. 25–30, 2020, [Online]. Available: https://journal.nurulfikri.ac.id/index.php/JTT</w:t>
      </w:r>
    </w:p>
    <w:p w14:paraId="1F913CBC" w14:textId="77777777" w:rsidR="002718AC" w:rsidRPr="002718AC" w:rsidRDefault="002718AC" w:rsidP="002718AC">
      <w:pPr>
        <w:adjustRightInd w:val="0"/>
        <w:ind w:left="640" w:hanging="640"/>
        <w:rPr>
          <w:noProof/>
          <w:sz w:val="24"/>
          <w:szCs w:val="24"/>
        </w:rPr>
      </w:pPr>
      <w:r w:rsidRPr="002718AC">
        <w:rPr>
          <w:noProof/>
          <w:sz w:val="24"/>
          <w:szCs w:val="24"/>
        </w:rPr>
        <w:t>[5]</w:t>
      </w:r>
      <w:r w:rsidRPr="002718AC">
        <w:rPr>
          <w:noProof/>
          <w:sz w:val="24"/>
          <w:szCs w:val="24"/>
        </w:rPr>
        <w:tab/>
        <w:t xml:space="preserve">I. Bagus and M. Mahendra, “Implementasi Augmented Reality ( Ar ) Menggunakan Unity 3D Dan Vuporia Sdk,” </w:t>
      </w:r>
      <w:r w:rsidRPr="002718AC">
        <w:rPr>
          <w:i/>
          <w:iCs/>
          <w:noProof/>
          <w:sz w:val="24"/>
          <w:szCs w:val="24"/>
        </w:rPr>
        <w:t>J. Ilm. ILMU Komput. Univ. Udayana</w:t>
      </w:r>
      <w:r w:rsidRPr="002718AC">
        <w:rPr>
          <w:noProof/>
          <w:sz w:val="24"/>
          <w:szCs w:val="24"/>
        </w:rPr>
        <w:t>, vol. 9, no. 1, pp. 1–5, 2016.</w:t>
      </w:r>
    </w:p>
    <w:p w14:paraId="21D3C0FB" w14:textId="77777777" w:rsidR="002718AC" w:rsidRPr="002718AC" w:rsidRDefault="002718AC" w:rsidP="002718AC">
      <w:pPr>
        <w:adjustRightInd w:val="0"/>
        <w:ind w:left="640" w:hanging="640"/>
        <w:rPr>
          <w:noProof/>
          <w:sz w:val="24"/>
          <w:szCs w:val="24"/>
        </w:rPr>
      </w:pPr>
      <w:r w:rsidRPr="002718AC">
        <w:rPr>
          <w:noProof/>
          <w:sz w:val="24"/>
          <w:szCs w:val="24"/>
        </w:rPr>
        <w:t>[6]</w:t>
      </w:r>
      <w:r w:rsidRPr="002718AC">
        <w:rPr>
          <w:noProof/>
          <w:sz w:val="24"/>
          <w:szCs w:val="24"/>
        </w:rPr>
        <w:tab/>
        <w:t xml:space="preserve">M. Saefudin and A. Julisawati, “Sistem Pemasaran Properti Menggunakan Teknologi Augmented Reality di Perumahan Pamulang Lestari Residence,” </w:t>
      </w:r>
      <w:r w:rsidRPr="002718AC">
        <w:rPr>
          <w:i/>
          <w:iCs/>
          <w:noProof/>
          <w:sz w:val="24"/>
          <w:szCs w:val="24"/>
        </w:rPr>
        <w:t>J. Ilm. Komputasi</w:t>
      </w:r>
      <w:r w:rsidRPr="002718AC">
        <w:rPr>
          <w:noProof/>
          <w:sz w:val="24"/>
          <w:szCs w:val="24"/>
        </w:rPr>
        <w:t>, vol. 18, no. 4, 2019, doi: 10.32409/jikstik.18.4.2676.</w:t>
      </w:r>
    </w:p>
    <w:p w14:paraId="539F1800" w14:textId="77777777" w:rsidR="002718AC" w:rsidRPr="002718AC" w:rsidRDefault="002718AC" w:rsidP="002718AC">
      <w:pPr>
        <w:adjustRightInd w:val="0"/>
        <w:ind w:left="640" w:hanging="640"/>
        <w:rPr>
          <w:noProof/>
          <w:sz w:val="24"/>
          <w:szCs w:val="24"/>
        </w:rPr>
      </w:pPr>
      <w:r w:rsidRPr="002718AC">
        <w:rPr>
          <w:noProof/>
          <w:sz w:val="24"/>
          <w:szCs w:val="24"/>
        </w:rPr>
        <w:t>[7]</w:t>
      </w:r>
      <w:r w:rsidRPr="002718AC">
        <w:rPr>
          <w:noProof/>
          <w:sz w:val="24"/>
          <w:szCs w:val="24"/>
        </w:rPr>
        <w:tab/>
        <w:t xml:space="preserve">Y. F. Tielung </w:t>
      </w:r>
      <w:r w:rsidRPr="002718AC">
        <w:rPr>
          <w:i/>
          <w:iCs/>
          <w:noProof/>
          <w:sz w:val="24"/>
          <w:szCs w:val="24"/>
        </w:rPr>
        <w:t>et al.</w:t>
      </w:r>
      <w:r w:rsidRPr="002718AC">
        <w:rPr>
          <w:noProof/>
          <w:sz w:val="24"/>
          <w:szCs w:val="24"/>
        </w:rPr>
        <w:t xml:space="preserve">, “Penerapan User Defined Target Pada Augmented Reality Sebagai Media Pengenalan Gereja GMIM Sentrum Manado,” </w:t>
      </w:r>
      <w:r w:rsidRPr="002718AC">
        <w:rPr>
          <w:i/>
          <w:iCs/>
          <w:noProof/>
          <w:sz w:val="24"/>
          <w:szCs w:val="24"/>
        </w:rPr>
        <w:t>J. Tek. Inform.</w:t>
      </w:r>
      <w:r w:rsidRPr="002718AC">
        <w:rPr>
          <w:noProof/>
          <w:sz w:val="24"/>
          <w:szCs w:val="24"/>
        </w:rPr>
        <w:t>, vol. 14, no. 1, pp. 121–128, 2019, doi: 10.35793/jti.14.1.2019.23984.</w:t>
      </w:r>
    </w:p>
    <w:p w14:paraId="1968A865" w14:textId="77777777" w:rsidR="002718AC" w:rsidRPr="002718AC" w:rsidRDefault="002718AC" w:rsidP="002718AC">
      <w:pPr>
        <w:adjustRightInd w:val="0"/>
        <w:ind w:left="640" w:hanging="640"/>
        <w:rPr>
          <w:noProof/>
          <w:sz w:val="24"/>
          <w:szCs w:val="24"/>
        </w:rPr>
      </w:pPr>
      <w:r w:rsidRPr="002718AC">
        <w:rPr>
          <w:noProof/>
          <w:sz w:val="24"/>
          <w:szCs w:val="24"/>
        </w:rPr>
        <w:t>[8]</w:t>
      </w:r>
      <w:r w:rsidRPr="002718AC">
        <w:rPr>
          <w:noProof/>
          <w:sz w:val="24"/>
          <w:szCs w:val="24"/>
        </w:rPr>
        <w:tab/>
        <w:t xml:space="preserve">M. Rizal and M. Rusmin, “Pengembangan Aplikasi E-Catalog Augmented Reality Sebagai Media Pemasaran Property,” </w:t>
      </w:r>
      <w:r w:rsidRPr="002718AC">
        <w:rPr>
          <w:i/>
          <w:iCs/>
          <w:noProof/>
          <w:sz w:val="24"/>
          <w:szCs w:val="24"/>
        </w:rPr>
        <w:t>Inspir.  J. Teknol. Inf. dan Komun.</w:t>
      </w:r>
      <w:r w:rsidRPr="002718AC">
        <w:rPr>
          <w:noProof/>
          <w:sz w:val="24"/>
          <w:szCs w:val="24"/>
        </w:rPr>
        <w:t>, vol. 8, no. 2, pp. 129–134, 2018, doi: 10.35585/inspir.v8i2.2473.</w:t>
      </w:r>
    </w:p>
    <w:p w14:paraId="5F10EFD9" w14:textId="77777777" w:rsidR="002718AC" w:rsidRPr="002718AC" w:rsidRDefault="002718AC" w:rsidP="002718AC">
      <w:pPr>
        <w:adjustRightInd w:val="0"/>
        <w:ind w:left="640" w:hanging="640"/>
        <w:rPr>
          <w:noProof/>
          <w:sz w:val="24"/>
          <w:szCs w:val="24"/>
        </w:rPr>
      </w:pPr>
      <w:r w:rsidRPr="002718AC">
        <w:rPr>
          <w:noProof/>
          <w:sz w:val="24"/>
          <w:szCs w:val="24"/>
        </w:rPr>
        <w:t>[9]</w:t>
      </w:r>
      <w:r w:rsidRPr="002718AC">
        <w:rPr>
          <w:noProof/>
          <w:sz w:val="24"/>
          <w:szCs w:val="24"/>
        </w:rPr>
        <w:tab/>
        <w:t xml:space="preserve">A. Zakir, D. Irwan, and P. Harliana, “Penerapan Augmented Reality dalam Media Periklanan Katalog Interaktif untuk Bisnis Property,” </w:t>
      </w:r>
      <w:r w:rsidRPr="002718AC">
        <w:rPr>
          <w:i/>
          <w:iCs/>
          <w:noProof/>
          <w:sz w:val="24"/>
          <w:szCs w:val="24"/>
        </w:rPr>
        <w:t>Konf. Nas. Teknol. Inf. dan Komput.</w:t>
      </w:r>
      <w:r w:rsidRPr="002718AC">
        <w:rPr>
          <w:noProof/>
          <w:sz w:val="24"/>
          <w:szCs w:val="24"/>
        </w:rPr>
        <w:t>, vol. I, pp. 69–77, 2017.</w:t>
      </w:r>
    </w:p>
    <w:p w14:paraId="27CE4AC6" w14:textId="77777777" w:rsidR="002718AC" w:rsidRPr="002718AC" w:rsidRDefault="002718AC" w:rsidP="002718AC">
      <w:pPr>
        <w:adjustRightInd w:val="0"/>
        <w:ind w:left="640" w:hanging="640"/>
        <w:rPr>
          <w:noProof/>
          <w:sz w:val="24"/>
          <w:szCs w:val="24"/>
        </w:rPr>
      </w:pPr>
      <w:r w:rsidRPr="002718AC">
        <w:rPr>
          <w:noProof/>
          <w:sz w:val="24"/>
          <w:szCs w:val="24"/>
        </w:rPr>
        <w:t>[10]</w:t>
      </w:r>
      <w:r w:rsidRPr="002718AC">
        <w:rPr>
          <w:noProof/>
          <w:sz w:val="24"/>
          <w:szCs w:val="24"/>
        </w:rPr>
        <w:tab/>
        <w:t xml:space="preserve">S. L. B. Ginting and F. Sofyan, “Aplikasi Pengenalan Alat Musik Tradisional Indonesia Menggunakan Metode Based Marker Augmented Reality Berbasis Android,” </w:t>
      </w:r>
      <w:r w:rsidRPr="002718AC">
        <w:rPr>
          <w:i/>
          <w:iCs/>
          <w:noProof/>
          <w:sz w:val="24"/>
          <w:szCs w:val="24"/>
        </w:rPr>
        <w:t>Maj. Ilm. UNIKOM</w:t>
      </w:r>
      <w:r w:rsidRPr="002718AC">
        <w:rPr>
          <w:noProof/>
          <w:sz w:val="24"/>
          <w:szCs w:val="24"/>
        </w:rPr>
        <w:t>, vol. 15, no. 2, pp. 139–154, 2017, doi: 10.34010/miu.v15i2.554.</w:t>
      </w:r>
    </w:p>
    <w:p w14:paraId="301759D5" w14:textId="77777777" w:rsidR="002718AC" w:rsidRPr="002718AC" w:rsidRDefault="002718AC" w:rsidP="002718AC">
      <w:pPr>
        <w:adjustRightInd w:val="0"/>
        <w:ind w:left="640" w:hanging="640"/>
        <w:rPr>
          <w:noProof/>
          <w:sz w:val="24"/>
          <w:szCs w:val="24"/>
        </w:rPr>
      </w:pPr>
      <w:r w:rsidRPr="002718AC">
        <w:rPr>
          <w:noProof/>
          <w:sz w:val="24"/>
          <w:szCs w:val="24"/>
        </w:rPr>
        <w:t>[11]</w:t>
      </w:r>
      <w:r w:rsidRPr="002718AC">
        <w:rPr>
          <w:noProof/>
          <w:sz w:val="24"/>
          <w:szCs w:val="24"/>
        </w:rPr>
        <w:tab/>
        <w:t xml:space="preserve">Y. Pernando and A. A. M. Cundana, “Inla Goes To School Augmented Reality Analysis and Design,” </w:t>
      </w:r>
      <w:r w:rsidRPr="002718AC">
        <w:rPr>
          <w:i/>
          <w:iCs/>
          <w:noProof/>
          <w:sz w:val="24"/>
          <w:szCs w:val="24"/>
        </w:rPr>
        <w:t>JURTEKSI (Jurnal Teknol. dan Sist. Informasi)</w:t>
      </w:r>
      <w:r w:rsidRPr="002718AC">
        <w:rPr>
          <w:noProof/>
          <w:sz w:val="24"/>
          <w:szCs w:val="24"/>
        </w:rPr>
        <w:t>, vol. 8, no. 1, pp. 95–102, 2021, doi: 10.33330/jurteksi.v8i1.1239.</w:t>
      </w:r>
    </w:p>
    <w:p w14:paraId="0ADE1A4C" w14:textId="77777777" w:rsidR="002718AC" w:rsidRPr="002718AC" w:rsidRDefault="002718AC" w:rsidP="002718AC">
      <w:pPr>
        <w:adjustRightInd w:val="0"/>
        <w:ind w:left="640" w:hanging="640"/>
        <w:rPr>
          <w:noProof/>
          <w:sz w:val="24"/>
          <w:szCs w:val="24"/>
        </w:rPr>
      </w:pPr>
      <w:r w:rsidRPr="002718AC">
        <w:rPr>
          <w:noProof/>
          <w:sz w:val="24"/>
          <w:szCs w:val="24"/>
        </w:rPr>
        <w:t>[12]</w:t>
      </w:r>
      <w:r w:rsidRPr="002718AC">
        <w:rPr>
          <w:noProof/>
          <w:sz w:val="24"/>
          <w:szCs w:val="24"/>
        </w:rPr>
        <w:tab/>
        <w:t xml:space="preserve">A. Nugroho and B. A. Pramono, “Aplikasi Mobile Augmented Reality Berbasis Vuforia Dan Unity Pada Pengenalan Objek 3D Dengan Studi Kasus Gedung M Universitas Semarang,” </w:t>
      </w:r>
      <w:r w:rsidRPr="002718AC">
        <w:rPr>
          <w:i/>
          <w:iCs/>
          <w:noProof/>
          <w:sz w:val="24"/>
          <w:szCs w:val="24"/>
        </w:rPr>
        <w:t>J. Transform.</w:t>
      </w:r>
      <w:r w:rsidRPr="002718AC">
        <w:rPr>
          <w:noProof/>
          <w:sz w:val="24"/>
          <w:szCs w:val="24"/>
        </w:rPr>
        <w:t>, vol. 14, no. 2, p. 86, 2017, doi: 10.26623/transformatika.v14i2.442.</w:t>
      </w:r>
    </w:p>
    <w:p w14:paraId="05A387E4" w14:textId="77777777" w:rsidR="002718AC" w:rsidRPr="002718AC" w:rsidRDefault="002718AC" w:rsidP="002718AC">
      <w:pPr>
        <w:adjustRightInd w:val="0"/>
        <w:ind w:left="640" w:hanging="640"/>
        <w:rPr>
          <w:noProof/>
          <w:sz w:val="24"/>
          <w:szCs w:val="24"/>
        </w:rPr>
      </w:pPr>
      <w:r w:rsidRPr="002718AC">
        <w:rPr>
          <w:noProof/>
          <w:sz w:val="24"/>
          <w:szCs w:val="24"/>
        </w:rPr>
        <w:t>[13]</w:t>
      </w:r>
      <w:r w:rsidRPr="002718AC">
        <w:rPr>
          <w:noProof/>
          <w:sz w:val="24"/>
          <w:szCs w:val="24"/>
        </w:rPr>
        <w:tab/>
        <w:t>T. Arifianto, “Perancangan Aplikasi Furniture Home Design 3d Dengan Menerapkan Teknologi Augmented Reality Berbasis Android,” vol. 2, no. 1, pp. 15–20, 2017.</w:t>
      </w:r>
    </w:p>
    <w:p w14:paraId="6DA0E4BB" w14:textId="77777777" w:rsidR="002718AC" w:rsidRPr="002718AC" w:rsidRDefault="002718AC" w:rsidP="002718AC">
      <w:pPr>
        <w:adjustRightInd w:val="0"/>
        <w:ind w:left="640" w:hanging="640"/>
        <w:rPr>
          <w:noProof/>
          <w:sz w:val="24"/>
          <w:szCs w:val="24"/>
        </w:rPr>
      </w:pPr>
      <w:r w:rsidRPr="002718AC">
        <w:rPr>
          <w:noProof/>
          <w:sz w:val="24"/>
          <w:szCs w:val="24"/>
        </w:rPr>
        <w:t>[14]</w:t>
      </w:r>
      <w:r w:rsidRPr="002718AC">
        <w:rPr>
          <w:noProof/>
          <w:sz w:val="24"/>
          <w:szCs w:val="24"/>
        </w:rPr>
        <w:tab/>
        <w:t xml:space="preserve">] Muhammad Qadriyanto </w:t>
      </w:r>
      <w:r w:rsidRPr="002718AC">
        <w:rPr>
          <w:i/>
          <w:iCs/>
          <w:noProof/>
          <w:sz w:val="24"/>
          <w:szCs w:val="24"/>
        </w:rPr>
        <w:t>et al.</w:t>
      </w:r>
      <w:r w:rsidRPr="002718AC">
        <w:rPr>
          <w:noProof/>
          <w:sz w:val="24"/>
          <w:szCs w:val="24"/>
        </w:rPr>
        <w:t xml:space="preserve">, “Rancang Bangun Aplikasi Visualisasi 3D Furniture Interior Rumah Menggunakan Augmented Reality Dengan Metode Markerless Berbasis Android,” </w:t>
      </w:r>
      <w:r w:rsidRPr="002718AC">
        <w:rPr>
          <w:i/>
          <w:iCs/>
          <w:noProof/>
          <w:sz w:val="24"/>
          <w:szCs w:val="24"/>
        </w:rPr>
        <w:t>J. Coding, Sist. Komput. Untan</w:t>
      </w:r>
      <w:r w:rsidRPr="002718AC">
        <w:rPr>
          <w:noProof/>
          <w:sz w:val="24"/>
          <w:szCs w:val="24"/>
        </w:rPr>
        <w:t>, vol. 06, no. 03, pp. 237–246, 2018.</w:t>
      </w:r>
    </w:p>
    <w:p w14:paraId="5073CEE5" w14:textId="77777777" w:rsidR="002718AC" w:rsidRPr="002718AC" w:rsidRDefault="002718AC" w:rsidP="002718AC">
      <w:pPr>
        <w:adjustRightInd w:val="0"/>
        <w:ind w:left="640" w:hanging="640"/>
        <w:rPr>
          <w:noProof/>
          <w:sz w:val="24"/>
          <w:szCs w:val="24"/>
        </w:rPr>
      </w:pPr>
      <w:r w:rsidRPr="002718AC">
        <w:rPr>
          <w:noProof/>
          <w:sz w:val="24"/>
          <w:szCs w:val="24"/>
        </w:rPr>
        <w:t>[15]</w:t>
      </w:r>
      <w:r w:rsidRPr="002718AC">
        <w:rPr>
          <w:noProof/>
          <w:sz w:val="24"/>
          <w:szCs w:val="24"/>
        </w:rPr>
        <w:tab/>
        <w:t xml:space="preserve">M. Michael, A. Trisnadoli, and R. Suhatman, “Buku Cerita Rakyat Riau Ketobong Keramat Berbasis Markerless Augmented Reality (AR) dengan Teknik User Defined Target,” </w:t>
      </w:r>
      <w:r w:rsidRPr="002718AC">
        <w:rPr>
          <w:i/>
          <w:iCs/>
          <w:noProof/>
          <w:sz w:val="24"/>
          <w:szCs w:val="24"/>
        </w:rPr>
        <w:t>J. Appl. Informatics Comput.</w:t>
      </w:r>
      <w:r w:rsidRPr="002718AC">
        <w:rPr>
          <w:noProof/>
          <w:sz w:val="24"/>
          <w:szCs w:val="24"/>
        </w:rPr>
        <w:t>, vol. 3, no. 2, pp. 90–95, 2019, doi: 10.30871/jaic.v3i2.1543.</w:t>
      </w:r>
    </w:p>
    <w:p w14:paraId="05D515DD" w14:textId="77777777" w:rsidR="002718AC" w:rsidRPr="002718AC" w:rsidRDefault="002718AC" w:rsidP="002718AC">
      <w:pPr>
        <w:adjustRightInd w:val="0"/>
        <w:ind w:left="640" w:hanging="640"/>
        <w:rPr>
          <w:noProof/>
          <w:sz w:val="24"/>
          <w:szCs w:val="24"/>
        </w:rPr>
      </w:pPr>
      <w:r w:rsidRPr="002718AC">
        <w:rPr>
          <w:noProof/>
          <w:sz w:val="24"/>
          <w:szCs w:val="24"/>
        </w:rPr>
        <w:t>[16]</w:t>
      </w:r>
      <w:r w:rsidRPr="002718AC">
        <w:rPr>
          <w:noProof/>
          <w:sz w:val="24"/>
          <w:szCs w:val="24"/>
        </w:rPr>
        <w:tab/>
        <w:t>A. A. M. C. Yonky Pernando, “INLA GOES TO SCHOOL AUGMENTED REALITY ANALYSIS AND DESIGN,” vol. VII, no. 1, pp. 95–102, 2021, doi: https://doi.org/10.33330/jurteksi.v8i1.1239.</w:t>
      </w:r>
    </w:p>
    <w:p w14:paraId="5AB47DA0" w14:textId="77777777" w:rsidR="002718AC" w:rsidRPr="002718AC" w:rsidRDefault="002718AC" w:rsidP="002718AC">
      <w:pPr>
        <w:adjustRightInd w:val="0"/>
        <w:ind w:left="640" w:hanging="640"/>
        <w:rPr>
          <w:noProof/>
          <w:sz w:val="24"/>
          <w:szCs w:val="24"/>
        </w:rPr>
      </w:pPr>
      <w:r w:rsidRPr="002718AC">
        <w:rPr>
          <w:noProof/>
          <w:sz w:val="24"/>
          <w:szCs w:val="24"/>
        </w:rPr>
        <w:t>[17]</w:t>
      </w:r>
      <w:r w:rsidRPr="002718AC">
        <w:rPr>
          <w:noProof/>
          <w:sz w:val="24"/>
          <w:szCs w:val="24"/>
        </w:rPr>
        <w:tab/>
        <w:t xml:space="preserve">N. M. Farhany, S. Andryana, and R. T. Komalasari, “Aplikasi Augmented Reality Sebagai Media Informasi Museum Fatahillah Dan Museum Wayang Menggunakan Metode Markerless,” </w:t>
      </w:r>
      <w:r w:rsidRPr="002718AC">
        <w:rPr>
          <w:i/>
          <w:iCs/>
          <w:noProof/>
          <w:sz w:val="24"/>
          <w:szCs w:val="24"/>
        </w:rPr>
        <w:t>J. ELTIKOM</w:t>
      </w:r>
      <w:r w:rsidRPr="002718AC">
        <w:rPr>
          <w:noProof/>
          <w:sz w:val="24"/>
          <w:szCs w:val="24"/>
        </w:rPr>
        <w:t>, vol. 3, no. 2, pp. 104–111, 2019, doi: 10.31961/eltikom.v3i2.140.</w:t>
      </w:r>
    </w:p>
    <w:p w14:paraId="594441C2" w14:textId="77777777" w:rsidR="002718AC" w:rsidRPr="002718AC" w:rsidRDefault="002718AC" w:rsidP="002718AC">
      <w:pPr>
        <w:adjustRightInd w:val="0"/>
        <w:ind w:left="640" w:hanging="640"/>
        <w:rPr>
          <w:noProof/>
          <w:sz w:val="24"/>
          <w:szCs w:val="24"/>
        </w:rPr>
      </w:pPr>
      <w:r w:rsidRPr="002718AC">
        <w:rPr>
          <w:noProof/>
          <w:sz w:val="24"/>
          <w:szCs w:val="24"/>
        </w:rPr>
        <w:t>[18]</w:t>
      </w:r>
      <w:r w:rsidRPr="002718AC">
        <w:rPr>
          <w:noProof/>
          <w:sz w:val="24"/>
          <w:szCs w:val="24"/>
        </w:rPr>
        <w:tab/>
        <w:t xml:space="preserve">P. A. Mahardika, I. M. A. Suyadnya, and K. O. Saputra, “Rancang Bangun Aplikasi Simulasi Dekorasi Ruangan dengan Memanfaatkan Teknologi Markerless Augmented Reality,” </w:t>
      </w:r>
      <w:r w:rsidRPr="002718AC">
        <w:rPr>
          <w:i/>
          <w:iCs/>
          <w:noProof/>
          <w:sz w:val="24"/>
          <w:szCs w:val="24"/>
        </w:rPr>
        <w:t>J. Comput. Sci. Informatics Eng.</w:t>
      </w:r>
      <w:r w:rsidRPr="002718AC">
        <w:rPr>
          <w:noProof/>
          <w:sz w:val="24"/>
          <w:szCs w:val="24"/>
        </w:rPr>
        <w:t>, vol. 3, no. 1, pp. 82–90, 2019, doi: 10.29303/jcosine.v3i1.238.</w:t>
      </w:r>
    </w:p>
    <w:p w14:paraId="2A9B9921" w14:textId="77777777" w:rsidR="002718AC" w:rsidRPr="002718AC" w:rsidRDefault="002718AC" w:rsidP="002718AC">
      <w:pPr>
        <w:adjustRightInd w:val="0"/>
        <w:ind w:left="640" w:hanging="640"/>
        <w:rPr>
          <w:noProof/>
          <w:sz w:val="24"/>
          <w:szCs w:val="24"/>
        </w:rPr>
      </w:pPr>
      <w:r w:rsidRPr="002718AC">
        <w:rPr>
          <w:noProof/>
          <w:sz w:val="24"/>
          <w:szCs w:val="24"/>
        </w:rPr>
        <w:t>[19]</w:t>
      </w:r>
      <w:r w:rsidRPr="002718AC">
        <w:rPr>
          <w:noProof/>
          <w:sz w:val="24"/>
          <w:szCs w:val="24"/>
        </w:rPr>
        <w:tab/>
        <w:t xml:space="preserve">M. Santoso, C. R. Sari, and S. Jalal, “Promosi Kampus Berbasis Augmented Reality,” </w:t>
      </w:r>
      <w:r w:rsidRPr="002718AC">
        <w:rPr>
          <w:i/>
          <w:iCs/>
          <w:noProof/>
          <w:sz w:val="24"/>
          <w:szCs w:val="24"/>
        </w:rPr>
        <w:t>J. Edukasi Elektro</w:t>
      </w:r>
      <w:r w:rsidRPr="002718AC">
        <w:rPr>
          <w:noProof/>
          <w:sz w:val="24"/>
          <w:szCs w:val="24"/>
        </w:rPr>
        <w:t>, vol. 5, no. 2, pp. 105–110, 2021, doi: 10.21831/jee.v5i2.43496.</w:t>
      </w:r>
    </w:p>
    <w:p w14:paraId="2E4E3ED0" w14:textId="77777777" w:rsidR="002718AC" w:rsidRPr="002718AC" w:rsidRDefault="002718AC" w:rsidP="002718AC">
      <w:pPr>
        <w:adjustRightInd w:val="0"/>
        <w:ind w:left="640" w:hanging="640"/>
        <w:rPr>
          <w:noProof/>
          <w:sz w:val="24"/>
        </w:rPr>
      </w:pPr>
      <w:r w:rsidRPr="002718AC">
        <w:rPr>
          <w:noProof/>
          <w:sz w:val="24"/>
          <w:szCs w:val="24"/>
        </w:rPr>
        <w:t>[20]</w:t>
      </w:r>
      <w:r w:rsidRPr="002718AC">
        <w:rPr>
          <w:noProof/>
          <w:sz w:val="24"/>
          <w:szCs w:val="24"/>
        </w:rPr>
        <w:tab/>
        <w:t xml:space="preserve">D. W. T. Putra, P. Windyana, A. Syahrani, and P. Mandarani, “Pengaruh Jarak Deteksi Marker Terhadap Waktu Delay Pada Augmented Reality,” </w:t>
      </w:r>
      <w:r w:rsidRPr="002718AC">
        <w:rPr>
          <w:i/>
          <w:iCs/>
          <w:noProof/>
          <w:sz w:val="24"/>
          <w:szCs w:val="24"/>
        </w:rPr>
        <w:t>Edik Inform.</w:t>
      </w:r>
      <w:r w:rsidRPr="002718AC">
        <w:rPr>
          <w:noProof/>
          <w:sz w:val="24"/>
          <w:szCs w:val="24"/>
        </w:rPr>
        <w:t>, vol. 6, no. 2, 2020.</w:t>
      </w:r>
    </w:p>
    <w:p w14:paraId="63BDE291" w14:textId="2413B071" w:rsidR="009153F9" w:rsidRDefault="009153F9" w:rsidP="005629B7">
      <w:pPr>
        <w:pStyle w:val="Judul1"/>
        <w:ind w:left="0"/>
      </w:pPr>
      <w:r>
        <w:fldChar w:fldCharType="end"/>
      </w:r>
    </w:p>
    <w:sectPr w:rsidR="009153F9" w:rsidSect="00DE79FD">
      <w:type w:val="continuous"/>
      <w:pgSz w:w="11910" w:h="16840"/>
      <w:pgMar w:top="1720" w:right="1290" w:bottom="1260" w:left="960" w:header="720" w:footer="720" w:gutter="0"/>
      <w:cols w:num="2" w:space="4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DF385" w14:textId="77777777" w:rsidR="009D266F" w:rsidRDefault="009D266F">
      <w:r>
        <w:separator/>
      </w:r>
    </w:p>
  </w:endnote>
  <w:endnote w:type="continuationSeparator" w:id="0">
    <w:p w14:paraId="28D06882" w14:textId="77777777" w:rsidR="009D266F" w:rsidRDefault="009D26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0937A" w14:textId="5A3BEBEC" w:rsidR="00C901DC" w:rsidRDefault="00C901DC">
    <w:pPr>
      <w:pStyle w:val="TeksIsi"/>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DED08" w14:textId="77777777" w:rsidR="009D266F" w:rsidRDefault="009D266F">
      <w:r>
        <w:separator/>
      </w:r>
    </w:p>
  </w:footnote>
  <w:footnote w:type="continuationSeparator" w:id="0">
    <w:p w14:paraId="19189EA4" w14:textId="77777777" w:rsidR="009D266F" w:rsidRDefault="009D26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50045" w14:textId="277E1546" w:rsidR="00645A7D" w:rsidRPr="0006709B" w:rsidRDefault="00645A7D" w:rsidP="00645A7D">
    <w:pPr>
      <w:pStyle w:val="Header"/>
      <w:tabs>
        <w:tab w:val="left" w:pos="5670"/>
      </w:tabs>
      <w:rPr>
        <w:iCs/>
        <w:lang w:val="id-ID"/>
      </w:rPr>
    </w:pPr>
    <w:r>
      <w:rPr>
        <w:b/>
        <w:lang w:val="id-ID"/>
      </w:rPr>
      <w:t>JUR</w:t>
    </w:r>
    <w:r>
      <w:rPr>
        <w:b/>
      </w:rPr>
      <w:t>NAL</w:t>
    </w:r>
    <w:r>
      <w:rPr>
        <w:b/>
        <w:lang w:val="id-ID"/>
      </w:rPr>
      <w:t xml:space="preserve"> </w:t>
    </w:r>
    <w:r>
      <w:rPr>
        <w:b/>
      </w:rPr>
      <w:t>MAHASISWA</w:t>
    </w:r>
    <w:r>
      <w:rPr>
        <w:b/>
      </w:rPr>
      <w:tab/>
    </w:r>
    <w:r>
      <w:rPr>
        <w:iCs/>
        <w:lang w:val="id-ID"/>
      </w:rPr>
      <w:t xml:space="preserve">            </w:t>
    </w:r>
    <w:r>
      <w:rPr>
        <w:iCs/>
      </w:rPr>
      <w:tab/>
    </w:r>
    <w:r w:rsidRPr="007A1CFC">
      <w:rPr>
        <w:iCs/>
      </w:rPr>
      <w:t xml:space="preserve">ISSN </w:t>
    </w:r>
    <w:r>
      <w:rPr>
        <w:iCs/>
      </w:rPr>
      <w:t>xxxx-xxxx (online)</w:t>
    </w:r>
  </w:p>
  <w:p w14:paraId="368829A3" w14:textId="77777777" w:rsidR="00645A7D" w:rsidRPr="00C14A6B" w:rsidRDefault="00645A7D" w:rsidP="00645A7D">
    <w:pPr>
      <w:pStyle w:val="Header"/>
      <w:tabs>
        <w:tab w:val="left" w:pos="5529"/>
      </w:tabs>
    </w:pPr>
    <w:r>
      <w:rPr>
        <w:lang w:val="id-ID"/>
      </w:rPr>
      <w:t xml:space="preserve">Vol. </w:t>
    </w:r>
    <w:r>
      <w:t>1</w:t>
    </w:r>
    <w:r w:rsidRPr="007A1CFC">
      <w:rPr>
        <w:lang w:val="id-ID"/>
      </w:rPr>
      <w:t xml:space="preserve"> No. </w:t>
    </w:r>
    <w:r>
      <w:rPr>
        <w:lang w:val="id-ID"/>
      </w:rPr>
      <w:t>1</w:t>
    </w:r>
    <w:r w:rsidRPr="007A1CFC">
      <w:rPr>
        <w:lang w:val="id-ID"/>
      </w:rPr>
      <w:t xml:space="preserve">, </w:t>
    </w:r>
    <w:r>
      <w:t>Sept</w:t>
    </w:r>
    <w:r>
      <w:rPr>
        <w:lang w:val="id-ID"/>
      </w:rPr>
      <w:t xml:space="preserve"> 20</w:t>
    </w:r>
    <w:r>
      <w:t>20</w:t>
    </w:r>
    <w:r w:rsidRPr="007A1CFC">
      <w:rPr>
        <w:lang w:val="id-ID"/>
      </w:rPr>
      <w:t xml:space="preserve">, hlm. </w:t>
    </w:r>
    <w:r>
      <w:t>xxx</w:t>
    </w:r>
    <w:r>
      <w:rPr>
        <w:lang w:val="id-ID"/>
      </w:rPr>
      <w:t xml:space="preserve"> – </w:t>
    </w:r>
    <w:r>
      <w:t>xxx</w:t>
    </w:r>
    <w:r>
      <w:rPr>
        <w:lang w:val="id-ID"/>
      </w:rPr>
      <w:t xml:space="preserve">         </w:t>
    </w:r>
    <w:r w:rsidRPr="007A1CFC">
      <w:rPr>
        <w:lang w:val="id-ID"/>
      </w:rPr>
      <w:t xml:space="preserve"> </w:t>
    </w:r>
    <w:r>
      <w:rPr>
        <w:lang w:val="id-ID"/>
      </w:rPr>
      <w:tab/>
    </w:r>
    <w:r>
      <w:rPr>
        <w:lang w:val="id-ID"/>
      </w:rPr>
      <w:tab/>
      <w:t xml:space="preserve">  </w:t>
    </w:r>
    <w:r>
      <w:t xml:space="preserve"> </w:t>
    </w:r>
  </w:p>
  <w:p w14:paraId="20B23280" w14:textId="77777777" w:rsidR="00645A7D" w:rsidRDefault="00645A7D" w:rsidP="00645A7D">
    <w:pPr>
      <w:pStyle w:val="Header"/>
      <w:tabs>
        <w:tab w:val="right" w:pos="7938"/>
      </w:tabs>
    </w:pPr>
    <w:r>
      <w:t>DOI: xxxxxxxxxxxxxxxxx</w:t>
    </w:r>
  </w:p>
  <w:p w14:paraId="6F481BA2" w14:textId="77777777" w:rsidR="00645A7D" w:rsidRPr="00C14A6B" w:rsidRDefault="00645A7D" w:rsidP="00645A7D">
    <w:pPr>
      <w:pStyle w:val="Header"/>
      <w:tabs>
        <w:tab w:val="right" w:pos="7938"/>
      </w:tabs>
    </w:pPr>
    <w:r w:rsidRPr="007A1CFC">
      <w:rPr>
        <w:lang w:val="id-ID"/>
      </w:rPr>
      <w:t xml:space="preserve">Available online at </w:t>
    </w:r>
    <w:r w:rsidRPr="00070849">
      <w:rPr>
        <w:lang w:val="id-ID"/>
      </w:rPr>
      <w:t>http://jurnal.stmikroyal.ac.id/index.php/</w:t>
    </w:r>
    <w:r>
      <w:t>xxxxxxxx</w:t>
    </w:r>
  </w:p>
  <w:p w14:paraId="76CEDAE3" w14:textId="5849EFB7" w:rsidR="00645A7D" w:rsidRDefault="00645A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851"/>
    <w:multiLevelType w:val="hybridMultilevel"/>
    <w:tmpl w:val="18B66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8750B"/>
    <w:multiLevelType w:val="hybridMultilevel"/>
    <w:tmpl w:val="CAE2D1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D60ED"/>
    <w:multiLevelType w:val="hybridMultilevel"/>
    <w:tmpl w:val="47F61E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324F4E"/>
    <w:multiLevelType w:val="hybridMultilevel"/>
    <w:tmpl w:val="565678DA"/>
    <w:lvl w:ilvl="0" w:tplc="A364B5E8">
      <w:start w:val="1"/>
      <w:numFmt w:val="decimal"/>
      <w:lvlText w:val="[%1]"/>
      <w:lvlJc w:val="left"/>
      <w:pPr>
        <w:ind w:left="1053" w:hanging="642"/>
        <w:jc w:val="right"/>
      </w:pPr>
      <w:rPr>
        <w:rFonts w:ascii="Times New Roman" w:eastAsia="Times New Roman" w:hAnsi="Times New Roman" w:cs="Times New Roman" w:hint="default"/>
        <w:spacing w:val="0"/>
        <w:w w:val="99"/>
        <w:sz w:val="24"/>
        <w:szCs w:val="24"/>
        <w:lang w:val="en-US" w:eastAsia="en-US" w:bidi="ar-SA"/>
      </w:rPr>
    </w:lvl>
    <w:lvl w:ilvl="1" w:tplc="2CE4B664">
      <w:numFmt w:val="bullet"/>
      <w:lvlText w:val="•"/>
      <w:lvlJc w:val="left"/>
      <w:pPr>
        <w:ind w:left="1515" w:hanging="642"/>
      </w:pPr>
      <w:rPr>
        <w:rFonts w:hint="default"/>
        <w:lang w:val="en-US" w:eastAsia="en-US" w:bidi="ar-SA"/>
      </w:rPr>
    </w:lvl>
    <w:lvl w:ilvl="2" w:tplc="CC462258">
      <w:numFmt w:val="bullet"/>
      <w:lvlText w:val="•"/>
      <w:lvlJc w:val="left"/>
      <w:pPr>
        <w:ind w:left="1971" w:hanging="642"/>
      </w:pPr>
      <w:rPr>
        <w:rFonts w:hint="default"/>
        <w:lang w:val="en-US" w:eastAsia="en-US" w:bidi="ar-SA"/>
      </w:rPr>
    </w:lvl>
    <w:lvl w:ilvl="3" w:tplc="0E7C14D2">
      <w:numFmt w:val="bullet"/>
      <w:lvlText w:val="•"/>
      <w:lvlJc w:val="left"/>
      <w:pPr>
        <w:ind w:left="2427" w:hanging="642"/>
      </w:pPr>
      <w:rPr>
        <w:rFonts w:hint="default"/>
        <w:lang w:val="en-US" w:eastAsia="en-US" w:bidi="ar-SA"/>
      </w:rPr>
    </w:lvl>
    <w:lvl w:ilvl="4" w:tplc="FCC6F5E6">
      <w:numFmt w:val="bullet"/>
      <w:lvlText w:val="•"/>
      <w:lvlJc w:val="left"/>
      <w:pPr>
        <w:ind w:left="2883" w:hanging="642"/>
      </w:pPr>
      <w:rPr>
        <w:rFonts w:hint="default"/>
        <w:lang w:val="en-US" w:eastAsia="en-US" w:bidi="ar-SA"/>
      </w:rPr>
    </w:lvl>
    <w:lvl w:ilvl="5" w:tplc="44EA13E6">
      <w:numFmt w:val="bullet"/>
      <w:lvlText w:val="•"/>
      <w:lvlJc w:val="left"/>
      <w:pPr>
        <w:ind w:left="3338" w:hanging="642"/>
      </w:pPr>
      <w:rPr>
        <w:rFonts w:hint="default"/>
        <w:lang w:val="en-US" w:eastAsia="en-US" w:bidi="ar-SA"/>
      </w:rPr>
    </w:lvl>
    <w:lvl w:ilvl="6" w:tplc="E068B7EE">
      <w:numFmt w:val="bullet"/>
      <w:lvlText w:val="•"/>
      <w:lvlJc w:val="left"/>
      <w:pPr>
        <w:ind w:left="3794" w:hanging="642"/>
      </w:pPr>
      <w:rPr>
        <w:rFonts w:hint="default"/>
        <w:lang w:val="en-US" w:eastAsia="en-US" w:bidi="ar-SA"/>
      </w:rPr>
    </w:lvl>
    <w:lvl w:ilvl="7" w:tplc="C21C4AEE">
      <w:numFmt w:val="bullet"/>
      <w:lvlText w:val="•"/>
      <w:lvlJc w:val="left"/>
      <w:pPr>
        <w:ind w:left="4250" w:hanging="642"/>
      </w:pPr>
      <w:rPr>
        <w:rFonts w:hint="default"/>
        <w:lang w:val="en-US" w:eastAsia="en-US" w:bidi="ar-SA"/>
      </w:rPr>
    </w:lvl>
    <w:lvl w:ilvl="8" w:tplc="F020A710">
      <w:numFmt w:val="bullet"/>
      <w:lvlText w:val="•"/>
      <w:lvlJc w:val="left"/>
      <w:pPr>
        <w:ind w:left="4706" w:hanging="642"/>
      </w:pPr>
      <w:rPr>
        <w:rFonts w:hint="default"/>
        <w:lang w:val="en-US" w:eastAsia="en-US" w:bidi="ar-SA"/>
      </w:rPr>
    </w:lvl>
  </w:abstractNum>
  <w:abstractNum w:abstractNumId="4" w15:restartNumberingAfterBreak="0">
    <w:nsid w:val="0E0C09B5"/>
    <w:multiLevelType w:val="hybridMultilevel"/>
    <w:tmpl w:val="0A1C35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14DEE"/>
    <w:multiLevelType w:val="hybridMultilevel"/>
    <w:tmpl w:val="94D8B44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8E24E0E"/>
    <w:multiLevelType w:val="hybridMultilevel"/>
    <w:tmpl w:val="0554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A7524"/>
    <w:multiLevelType w:val="hybridMultilevel"/>
    <w:tmpl w:val="3F4EE29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70565F"/>
    <w:multiLevelType w:val="hybridMultilevel"/>
    <w:tmpl w:val="530C782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E4A7EB7"/>
    <w:multiLevelType w:val="hybridMultilevel"/>
    <w:tmpl w:val="68C01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C36E4C"/>
    <w:multiLevelType w:val="hybridMultilevel"/>
    <w:tmpl w:val="4E1AC60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3E46CA8"/>
    <w:multiLevelType w:val="hybridMultilevel"/>
    <w:tmpl w:val="56821F8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8E276AF"/>
    <w:multiLevelType w:val="hybridMultilevel"/>
    <w:tmpl w:val="C9A2F0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577DE4"/>
    <w:multiLevelType w:val="hybridMultilevel"/>
    <w:tmpl w:val="EC644FD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C5C5832"/>
    <w:multiLevelType w:val="hybridMultilevel"/>
    <w:tmpl w:val="8A52115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2FD2FB9"/>
    <w:multiLevelType w:val="hybridMultilevel"/>
    <w:tmpl w:val="044E9D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8665856">
    <w:abstractNumId w:val="3"/>
  </w:num>
  <w:num w:numId="2" w16cid:durableId="2010015798">
    <w:abstractNumId w:val="12"/>
  </w:num>
  <w:num w:numId="3" w16cid:durableId="617375317">
    <w:abstractNumId w:val="2"/>
  </w:num>
  <w:num w:numId="4" w16cid:durableId="520095084">
    <w:abstractNumId w:val="4"/>
  </w:num>
  <w:num w:numId="5" w16cid:durableId="1546792430">
    <w:abstractNumId w:val="1"/>
  </w:num>
  <w:num w:numId="6" w16cid:durableId="278800631">
    <w:abstractNumId w:val="15"/>
  </w:num>
  <w:num w:numId="7" w16cid:durableId="1209564066">
    <w:abstractNumId w:val="14"/>
  </w:num>
  <w:num w:numId="8" w16cid:durableId="253561651">
    <w:abstractNumId w:val="13"/>
  </w:num>
  <w:num w:numId="9" w16cid:durableId="1540240839">
    <w:abstractNumId w:val="10"/>
  </w:num>
  <w:num w:numId="10" w16cid:durableId="1565990457">
    <w:abstractNumId w:val="0"/>
  </w:num>
  <w:num w:numId="11" w16cid:durableId="1022977955">
    <w:abstractNumId w:val="9"/>
  </w:num>
  <w:num w:numId="12" w16cid:durableId="2028367116">
    <w:abstractNumId w:val="8"/>
  </w:num>
  <w:num w:numId="13" w16cid:durableId="605769557">
    <w:abstractNumId w:val="11"/>
  </w:num>
  <w:num w:numId="14" w16cid:durableId="1792279578">
    <w:abstractNumId w:val="6"/>
  </w:num>
  <w:num w:numId="15" w16cid:durableId="155537486">
    <w:abstractNumId w:val="5"/>
  </w:num>
  <w:num w:numId="16" w16cid:durableId="28038488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proofState w:spelling="clean"/>
  <w:revisionView w:inkAnnotation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C901DC"/>
    <w:rsid w:val="000333EB"/>
    <w:rsid w:val="00044891"/>
    <w:rsid w:val="000855BD"/>
    <w:rsid w:val="00097A08"/>
    <w:rsid w:val="000E001D"/>
    <w:rsid w:val="001240FA"/>
    <w:rsid w:val="0014135C"/>
    <w:rsid w:val="00142B95"/>
    <w:rsid w:val="00146A75"/>
    <w:rsid w:val="00156435"/>
    <w:rsid w:val="0017707B"/>
    <w:rsid w:val="00197A0D"/>
    <w:rsid w:val="001A1201"/>
    <w:rsid w:val="001C203E"/>
    <w:rsid w:val="001C428A"/>
    <w:rsid w:val="001C523E"/>
    <w:rsid w:val="001C5984"/>
    <w:rsid w:val="00201084"/>
    <w:rsid w:val="00212C03"/>
    <w:rsid w:val="002171DC"/>
    <w:rsid w:val="00247CDE"/>
    <w:rsid w:val="00261482"/>
    <w:rsid w:val="002718AC"/>
    <w:rsid w:val="00292338"/>
    <w:rsid w:val="002B1780"/>
    <w:rsid w:val="002C6164"/>
    <w:rsid w:val="002D7ACD"/>
    <w:rsid w:val="002E7768"/>
    <w:rsid w:val="0032574F"/>
    <w:rsid w:val="00330896"/>
    <w:rsid w:val="00330D95"/>
    <w:rsid w:val="003812E3"/>
    <w:rsid w:val="00383722"/>
    <w:rsid w:val="003A02A0"/>
    <w:rsid w:val="0040683D"/>
    <w:rsid w:val="00413F68"/>
    <w:rsid w:val="004153F2"/>
    <w:rsid w:val="00426C95"/>
    <w:rsid w:val="00443E2B"/>
    <w:rsid w:val="0047474E"/>
    <w:rsid w:val="00475E72"/>
    <w:rsid w:val="004B5098"/>
    <w:rsid w:val="004B7826"/>
    <w:rsid w:val="004C02B2"/>
    <w:rsid w:val="004E5A71"/>
    <w:rsid w:val="004F491C"/>
    <w:rsid w:val="004F5435"/>
    <w:rsid w:val="00500273"/>
    <w:rsid w:val="00507641"/>
    <w:rsid w:val="005107CE"/>
    <w:rsid w:val="005453C1"/>
    <w:rsid w:val="00552DAD"/>
    <w:rsid w:val="005629B7"/>
    <w:rsid w:val="0058059E"/>
    <w:rsid w:val="005909B4"/>
    <w:rsid w:val="00594F76"/>
    <w:rsid w:val="005A10AD"/>
    <w:rsid w:val="005A5527"/>
    <w:rsid w:val="005B7980"/>
    <w:rsid w:val="005C0575"/>
    <w:rsid w:val="005E1DE3"/>
    <w:rsid w:val="005E6B7E"/>
    <w:rsid w:val="005E6EC1"/>
    <w:rsid w:val="005F4319"/>
    <w:rsid w:val="006365BE"/>
    <w:rsid w:val="00643F64"/>
    <w:rsid w:val="00645A7D"/>
    <w:rsid w:val="00655305"/>
    <w:rsid w:val="00680B42"/>
    <w:rsid w:val="00697AF5"/>
    <w:rsid w:val="006B7810"/>
    <w:rsid w:val="006C2911"/>
    <w:rsid w:val="006C460A"/>
    <w:rsid w:val="006C486C"/>
    <w:rsid w:val="006E41F3"/>
    <w:rsid w:val="006F22AE"/>
    <w:rsid w:val="007066AE"/>
    <w:rsid w:val="0070694D"/>
    <w:rsid w:val="00711844"/>
    <w:rsid w:val="00741901"/>
    <w:rsid w:val="00745DE8"/>
    <w:rsid w:val="00787107"/>
    <w:rsid w:val="007C2EE7"/>
    <w:rsid w:val="007D4162"/>
    <w:rsid w:val="007E5C58"/>
    <w:rsid w:val="007E6B2A"/>
    <w:rsid w:val="00847B81"/>
    <w:rsid w:val="0087755E"/>
    <w:rsid w:val="00883245"/>
    <w:rsid w:val="00895E50"/>
    <w:rsid w:val="008E3746"/>
    <w:rsid w:val="008F20D9"/>
    <w:rsid w:val="008F5E50"/>
    <w:rsid w:val="009153F9"/>
    <w:rsid w:val="00932705"/>
    <w:rsid w:val="00941BCD"/>
    <w:rsid w:val="009456ED"/>
    <w:rsid w:val="00951833"/>
    <w:rsid w:val="00952EE7"/>
    <w:rsid w:val="0095333B"/>
    <w:rsid w:val="00962664"/>
    <w:rsid w:val="009660FE"/>
    <w:rsid w:val="00966CB2"/>
    <w:rsid w:val="009A4CC3"/>
    <w:rsid w:val="009B367E"/>
    <w:rsid w:val="009C3929"/>
    <w:rsid w:val="009D266F"/>
    <w:rsid w:val="009E068F"/>
    <w:rsid w:val="009F0BB0"/>
    <w:rsid w:val="009F6E36"/>
    <w:rsid w:val="00A05E28"/>
    <w:rsid w:val="00A062A7"/>
    <w:rsid w:val="00A20DFF"/>
    <w:rsid w:val="00A344E6"/>
    <w:rsid w:val="00A437BA"/>
    <w:rsid w:val="00A43F50"/>
    <w:rsid w:val="00A44250"/>
    <w:rsid w:val="00A55151"/>
    <w:rsid w:val="00A97F7E"/>
    <w:rsid w:val="00AA6798"/>
    <w:rsid w:val="00AB46F7"/>
    <w:rsid w:val="00B1720C"/>
    <w:rsid w:val="00B20DE5"/>
    <w:rsid w:val="00BA39E2"/>
    <w:rsid w:val="00BD06BD"/>
    <w:rsid w:val="00BD6593"/>
    <w:rsid w:val="00BF66CF"/>
    <w:rsid w:val="00C04287"/>
    <w:rsid w:val="00C070A4"/>
    <w:rsid w:val="00C3514A"/>
    <w:rsid w:val="00C40244"/>
    <w:rsid w:val="00C443D0"/>
    <w:rsid w:val="00C47F4D"/>
    <w:rsid w:val="00C63E76"/>
    <w:rsid w:val="00C901DC"/>
    <w:rsid w:val="00CA2BA8"/>
    <w:rsid w:val="00CA4709"/>
    <w:rsid w:val="00CB3804"/>
    <w:rsid w:val="00CC29D7"/>
    <w:rsid w:val="00CC3E45"/>
    <w:rsid w:val="00CD6F7C"/>
    <w:rsid w:val="00CF0626"/>
    <w:rsid w:val="00D01531"/>
    <w:rsid w:val="00D25B27"/>
    <w:rsid w:val="00D40761"/>
    <w:rsid w:val="00D511D6"/>
    <w:rsid w:val="00D51DC1"/>
    <w:rsid w:val="00DA2B43"/>
    <w:rsid w:val="00DB6753"/>
    <w:rsid w:val="00DD22B5"/>
    <w:rsid w:val="00DD63C7"/>
    <w:rsid w:val="00DE3C73"/>
    <w:rsid w:val="00DE79FD"/>
    <w:rsid w:val="00E0736D"/>
    <w:rsid w:val="00E1691C"/>
    <w:rsid w:val="00E24A4B"/>
    <w:rsid w:val="00E2712F"/>
    <w:rsid w:val="00E404D7"/>
    <w:rsid w:val="00E43555"/>
    <w:rsid w:val="00E5251B"/>
    <w:rsid w:val="00E83717"/>
    <w:rsid w:val="00E96762"/>
    <w:rsid w:val="00E96A67"/>
    <w:rsid w:val="00EA48A0"/>
    <w:rsid w:val="00F16BED"/>
    <w:rsid w:val="00F3572F"/>
    <w:rsid w:val="00F44334"/>
    <w:rsid w:val="00F55E59"/>
    <w:rsid w:val="00F8206C"/>
    <w:rsid w:val="00F87528"/>
    <w:rsid w:val="00FC3A72"/>
    <w:rsid w:val="00FE61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4FE8F"/>
  <w15:docId w15:val="{A8BE5628-52B4-4DE9-8065-C7F13AB8C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A71"/>
    <w:rPr>
      <w:rFonts w:ascii="Times New Roman" w:eastAsia="Times New Roman" w:hAnsi="Times New Roman" w:cs="Times New Roman"/>
    </w:rPr>
  </w:style>
  <w:style w:type="paragraph" w:styleId="Judul1">
    <w:name w:val="heading 1"/>
    <w:basedOn w:val="Normal"/>
    <w:uiPriority w:val="9"/>
    <w:qFormat/>
    <w:pPr>
      <w:ind w:left="742"/>
      <w:outlineLvl w:val="0"/>
    </w:pPr>
    <w:rPr>
      <w:b/>
      <w:bCs/>
      <w:sz w:val="24"/>
      <w:szCs w:val="24"/>
    </w:rPr>
  </w:style>
  <w:style w:type="paragraph" w:styleId="Judul2">
    <w:name w:val="heading 2"/>
    <w:basedOn w:val="Normal"/>
    <w:link w:val="Judul2KAR"/>
    <w:uiPriority w:val="9"/>
    <w:unhideWhenUsed/>
    <w:qFormat/>
    <w:pPr>
      <w:spacing w:line="274" w:lineRule="exact"/>
      <w:ind w:left="742"/>
      <w:jc w:val="both"/>
      <w:outlineLvl w:val="1"/>
    </w:pPr>
    <w:rPr>
      <w:b/>
      <w:bCs/>
      <w:i/>
      <w:i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rPr>
      <w:sz w:val="24"/>
      <w:szCs w:val="24"/>
    </w:rPr>
  </w:style>
  <w:style w:type="paragraph" w:styleId="DaftarParagraf">
    <w:name w:val="List Paragraph"/>
    <w:basedOn w:val="Normal"/>
    <w:uiPriority w:val="1"/>
    <w:qFormat/>
    <w:pPr>
      <w:ind w:left="1053" w:right="1177" w:hanging="642"/>
      <w:jc w:val="both"/>
    </w:pPr>
  </w:style>
  <w:style w:type="paragraph" w:customStyle="1" w:styleId="TableParagraph">
    <w:name w:val="Table Paragraph"/>
    <w:basedOn w:val="Normal"/>
    <w:uiPriority w:val="1"/>
    <w:qFormat/>
    <w:pPr>
      <w:spacing w:before="90" w:line="175" w:lineRule="exact"/>
      <w:ind w:left="106"/>
    </w:pPr>
  </w:style>
  <w:style w:type="paragraph" w:styleId="Header">
    <w:name w:val="header"/>
    <w:basedOn w:val="Normal"/>
    <w:link w:val="HeaderKAR"/>
    <w:uiPriority w:val="99"/>
    <w:unhideWhenUsed/>
    <w:rsid w:val="00F16BED"/>
    <w:pPr>
      <w:tabs>
        <w:tab w:val="center" w:pos="4680"/>
        <w:tab w:val="right" w:pos="9360"/>
      </w:tabs>
    </w:pPr>
  </w:style>
  <w:style w:type="character" w:customStyle="1" w:styleId="HeaderKAR">
    <w:name w:val="Header KAR"/>
    <w:basedOn w:val="FontParagrafDefault"/>
    <w:link w:val="Header"/>
    <w:uiPriority w:val="99"/>
    <w:rsid w:val="00F16BED"/>
    <w:rPr>
      <w:rFonts w:ascii="Times New Roman" w:eastAsia="Times New Roman" w:hAnsi="Times New Roman" w:cs="Times New Roman"/>
    </w:rPr>
  </w:style>
  <w:style w:type="paragraph" w:styleId="Footer">
    <w:name w:val="footer"/>
    <w:basedOn w:val="Normal"/>
    <w:link w:val="FooterKAR"/>
    <w:uiPriority w:val="99"/>
    <w:unhideWhenUsed/>
    <w:rsid w:val="00F16BED"/>
    <w:pPr>
      <w:tabs>
        <w:tab w:val="center" w:pos="4680"/>
        <w:tab w:val="right" w:pos="9360"/>
      </w:tabs>
    </w:pPr>
  </w:style>
  <w:style w:type="character" w:customStyle="1" w:styleId="FooterKAR">
    <w:name w:val="Footer KAR"/>
    <w:basedOn w:val="FontParagrafDefault"/>
    <w:link w:val="Footer"/>
    <w:uiPriority w:val="99"/>
    <w:rsid w:val="00F16BED"/>
    <w:rPr>
      <w:rFonts w:ascii="Times New Roman" w:eastAsia="Times New Roman" w:hAnsi="Times New Roman" w:cs="Times New Roman"/>
    </w:rPr>
  </w:style>
  <w:style w:type="paragraph" w:styleId="TidakAdaSpasi">
    <w:name w:val="No Spacing"/>
    <w:uiPriority w:val="1"/>
    <w:qFormat/>
    <w:rsid w:val="00594F76"/>
    <w:rPr>
      <w:rFonts w:ascii="Times New Roman" w:eastAsia="Times New Roman" w:hAnsi="Times New Roman" w:cs="Times New Roman"/>
    </w:rPr>
  </w:style>
  <w:style w:type="table" w:styleId="KisiTabel">
    <w:name w:val="Table Grid"/>
    <w:basedOn w:val="TabelNormal"/>
    <w:uiPriority w:val="39"/>
    <w:rsid w:val="005107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895E50"/>
    <w:pPr>
      <w:widowControl/>
      <w:autoSpaceDE/>
      <w:autoSpaceDN/>
      <w:spacing w:before="100" w:beforeAutospacing="1" w:after="100" w:afterAutospacing="1"/>
    </w:pPr>
    <w:rPr>
      <w:sz w:val="24"/>
      <w:szCs w:val="24"/>
    </w:rPr>
  </w:style>
  <w:style w:type="character" w:customStyle="1" w:styleId="Judul2KAR">
    <w:name w:val="Judul 2 KAR"/>
    <w:basedOn w:val="FontParagrafDefault"/>
    <w:link w:val="Judul2"/>
    <w:uiPriority w:val="9"/>
    <w:rsid w:val="00A20DFF"/>
    <w:rPr>
      <w:rFonts w:ascii="Times New Roman" w:eastAsia="Times New Roman" w:hAnsi="Times New Roman" w:cs="Times New Roman"/>
      <w:b/>
      <w:bCs/>
      <w:i/>
      <w:iCs/>
      <w:sz w:val="24"/>
      <w:szCs w:val="24"/>
    </w:rPr>
  </w:style>
  <w:style w:type="character" w:styleId="Hyperlink">
    <w:name w:val="Hyperlink"/>
    <w:basedOn w:val="FontParagrafDefault"/>
    <w:uiPriority w:val="99"/>
    <w:unhideWhenUsed/>
    <w:rsid w:val="00645A7D"/>
    <w:rPr>
      <w:color w:val="0000FF" w:themeColor="hyperlink"/>
      <w:u w:val="single"/>
    </w:rPr>
  </w:style>
  <w:style w:type="character" w:styleId="SebutanYangBelumTerselesaikan">
    <w:name w:val="Unresolved Mention"/>
    <w:basedOn w:val="FontParagrafDefault"/>
    <w:uiPriority w:val="99"/>
    <w:semiHidden/>
    <w:unhideWhenUsed/>
    <w:rsid w:val="00645A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ngkyfernando194@gmail.com" TargetMode="External" /><Relationship Id="rId13" Type="http://schemas.openxmlformats.org/officeDocument/2006/relationships/image" Target="media/image3.png" /><Relationship Id="rId18" Type="http://schemas.openxmlformats.org/officeDocument/2006/relationships/image" Target="media/image8.png" /><Relationship Id="rId26" Type="http://schemas.openxmlformats.org/officeDocument/2006/relationships/image" Target="media/image16.png" /><Relationship Id="rId3" Type="http://schemas.openxmlformats.org/officeDocument/2006/relationships/styles" Target="styles.xml" /><Relationship Id="rId21" Type="http://schemas.openxmlformats.org/officeDocument/2006/relationships/image" Target="media/image11.png" /><Relationship Id="rId7" Type="http://schemas.openxmlformats.org/officeDocument/2006/relationships/endnotes" Target="endnotes.xml" /><Relationship Id="rId12" Type="http://schemas.openxmlformats.org/officeDocument/2006/relationships/image" Target="media/image2.png" /><Relationship Id="rId17" Type="http://schemas.openxmlformats.org/officeDocument/2006/relationships/image" Target="media/image7.png" /><Relationship Id="rId25" Type="http://schemas.openxmlformats.org/officeDocument/2006/relationships/image" Target="media/image15.png" /><Relationship Id="rId2" Type="http://schemas.openxmlformats.org/officeDocument/2006/relationships/numbering" Target="numbering.xml" /><Relationship Id="rId16" Type="http://schemas.openxmlformats.org/officeDocument/2006/relationships/image" Target="media/image6.png" /><Relationship Id="rId20" Type="http://schemas.openxmlformats.org/officeDocument/2006/relationships/image" Target="media/image10.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1.png" /><Relationship Id="rId24" Type="http://schemas.openxmlformats.org/officeDocument/2006/relationships/image" Target="media/image14.png" /><Relationship Id="rId5" Type="http://schemas.openxmlformats.org/officeDocument/2006/relationships/webSettings" Target="webSettings.xml" /><Relationship Id="rId15" Type="http://schemas.openxmlformats.org/officeDocument/2006/relationships/image" Target="media/image5.png" /><Relationship Id="rId23" Type="http://schemas.openxmlformats.org/officeDocument/2006/relationships/image" Target="media/image13.png" /><Relationship Id="rId28" Type="http://schemas.openxmlformats.org/officeDocument/2006/relationships/theme" Target="theme/theme1.xml" /><Relationship Id="rId10" Type="http://schemas.openxmlformats.org/officeDocument/2006/relationships/footer" Target="footer1.xml" /><Relationship Id="rId19" Type="http://schemas.openxmlformats.org/officeDocument/2006/relationships/image" Target="media/image9.png"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image" Target="media/image4.png" /><Relationship Id="rId22" Type="http://schemas.openxmlformats.org/officeDocument/2006/relationships/image" Target="media/image12.png" /><Relationship Id="rId27"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1ACFC-59EA-4D35-9EF6-F245F080857D}">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083</Words>
  <Characters>51775</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6282283631986</cp:lastModifiedBy>
  <cp:revision>2</cp:revision>
  <cp:lastPrinted>2021-11-04T03:58:00Z</cp:lastPrinted>
  <dcterms:created xsi:type="dcterms:W3CDTF">2023-02-16T04:08:00Z</dcterms:created>
  <dcterms:modified xsi:type="dcterms:W3CDTF">2023-02-16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05T00:00:00Z</vt:filetime>
  </property>
  <property fmtid="{D5CDD505-2E9C-101B-9397-08002B2CF9AE}" pid="3" name="Creator">
    <vt:lpwstr>Microsoft® Word 2010</vt:lpwstr>
  </property>
  <property fmtid="{D5CDD505-2E9C-101B-9397-08002B2CF9AE}" pid="4" name="LastSaved">
    <vt:filetime>2021-09-2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4ff94611-f21e-31da-9978-74373d81212e</vt:lpwstr>
  </property>
  <property fmtid="{D5CDD505-2E9C-101B-9397-08002B2CF9AE}" pid="27" name="Mendeley Citation Style_1">
    <vt:lpwstr>http://www.zotero.org/styles/ieee</vt:lpwstr>
  </property>
</Properties>
</file>